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76972A2C" w:rsidR="00242538" w:rsidRDefault="00242538"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that is used throughout this work as a marker for movement of the membrane. In Fig.3.1B, the kymograph </w:t>
      </w:r>
      <w:r w:rsidR="00354687">
        <w:rPr>
          <w:rFonts w:asciiTheme="majorHAnsi" w:eastAsia="Times New Roman" w:hAnsiTheme="majorHAnsi" w:cs="Times New Roman"/>
          <w:lang w:eastAsia="en-GB"/>
        </w:rPr>
        <w:t>shows a patch of Sla1</w:t>
      </w:r>
      <w:r w:rsidR="00987C25">
        <w:rPr>
          <w:rFonts w:asciiTheme="majorHAnsi" w:eastAsia="Times New Roman" w:hAnsiTheme="majorHAnsi" w:cs="Times New Roman"/>
          <w:lang w:eastAsia="en-GB"/>
        </w:rPr>
        <w:t>-GFP</w:t>
      </w:r>
      <w:r w:rsidR="00354687">
        <w:rPr>
          <w:rFonts w:asciiTheme="majorHAnsi" w:eastAsia="Times New Roman" w:hAnsiTheme="majorHAnsi" w:cs="Times New Roman"/>
          <w:lang w:eastAsia="en-GB"/>
        </w:rPr>
        <w:t xml:space="preserve"> as it</w:t>
      </w:r>
      <w:r>
        <w:rPr>
          <w:rFonts w:asciiTheme="majorHAnsi" w:eastAsia="Times New Roman" w:hAnsiTheme="majorHAnsi" w:cs="Times New Roman"/>
          <w:lang w:eastAsia="en-GB"/>
        </w:rPr>
        <w:t xml:space="preserve"> arrives at endocytic sites and moves into the cytoplasm. </w:t>
      </w:r>
      <w:r w:rsidR="004A2010">
        <w:rPr>
          <w:rFonts w:asciiTheme="majorHAnsi" w:eastAsia="Times New Roman" w:hAnsiTheme="majorHAnsi" w:cs="Times New Roman"/>
          <w:lang w:eastAsia="en-GB"/>
        </w:rPr>
        <w:t xml:space="preserve">Actin-binding protein </w:t>
      </w:r>
      <w:r>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marks the actin network, arrives and also shows </w:t>
      </w:r>
      <w:r>
        <w:rPr>
          <w:rFonts w:asciiTheme="majorHAnsi" w:eastAsia="Times New Roman" w:hAnsiTheme="majorHAnsi" w:cs="Times New Roman"/>
          <w:lang w:eastAsia="en-GB"/>
        </w:rPr>
        <w:t>movement inwards. Rvs167, the scission</w:t>
      </w:r>
      <w:r w:rsidR="004B4BB4">
        <w:rPr>
          <w:rFonts w:asciiTheme="majorHAnsi" w:eastAsia="Times New Roman" w:hAnsiTheme="majorHAnsi" w:cs="Times New Roman"/>
          <w:lang w:eastAsia="en-GB"/>
        </w:rPr>
        <w:t>-</w:t>
      </w:r>
      <w:r>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2E9D8D5C"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as described in Picco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 proteins as the membrane invaginates</w:t>
      </w:r>
      <w:r w:rsidR="00E8797D">
        <w:rPr>
          <w:rFonts w:asciiTheme="majorHAnsi" w:eastAsia="Times New Roman" w:hAnsiTheme="majorHAnsi" w:cs="Times New Roman"/>
          <w:lang w:eastAsia="en-GB"/>
        </w:rPr>
        <w:t xml:space="preserve"> and </w:t>
      </w:r>
      <w:r w:rsidR="006E7947">
        <w:rPr>
          <w:rFonts w:asciiTheme="majorHAnsi" w:eastAsia="Times New Roman" w:hAnsiTheme="majorHAnsi" w:cs="Times New Roman"/>
          <w:lang w:eastAsia="en-GB"/>
        </w:rPr>
        <w:t xml:space="preserve">undergoes </w:t>
      </w:r>
      <w:r w:rsidR="00E8797D">
        <w:rPr>
          <w:rFonts w:asciiTheme="majorHAnsi" w:eastAsia="Times New Roman" w:hAnsiTheme="majorHAnsi" w:cs="Times New Roman"/>
          <w:lang w:eastAsia="en-GB"/>
        </w:rPr>
        <w:t>scission.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511860">
        <w:rPr>
          <w:rFonts w:asciiTheme="majorHAnsi" w:eastAsia="Times New Roman" w:hAnsiTheme="majorHAnsi" w:cs="Times New Roman"/>
          <w:lang w:eastAsia="en-GB"/>
        </w:rPr>
        <w:t xml:space="preserve">in time </w:t>
      </w:r>
      <w:r w:rsidR="006217F2">
        <w:rPr>
          <w:rFonts w:asciiTheme="majorHAnsi" w:eastAsia="Times New Roman" w:hAnsiTheme="majorHAnsi" w:cs="Times New Roman"/>
          <w:lang w:eastAsia="en-GB"/>
        </w:rPr>
        <w:t xml:space="preserve">and </w:t>
      </w:r>
      <w:r w:rsidR="00FD441A">
        <w:rPr>
          <w:rFonts w:asciiTheme="majorHAnsi" w:eastAsia="Times New Roman" w:hAnsiTheme="majorHAnsi" w:cs="Times New Roman"/>
          <w:lang w:eastAsia="en-GB"/>
        </w:rPr>
        <w:t>between 40-50 of these patches 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1A496C">
        <w:rPr>
          <w:rFonts w:asciiTheme="majorHAnsi" w:eastAsia="Times New Roman" w:hAnsiTheme="majorHAnsi" w:cs="Times New Roman"/>
          <w:lang w:eastAsia="en-GB"/>
        </w:rPr>
        <w:t xml:space="preserve">the proteins can be now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7A10BC44"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Sla1 is pulled inwards along with the membrane and follows i</w:t>
      </w:r>
      <w:r w:rsidR="007327B6">
        <w:rPr>
          <w:rFonts w:asciiTheme="majorHAnsi" w:eastAsia="Times New Roman" w:hAnsiTheme="majorHAnsi" w:cs="Times New Roman"/>
          <w:lang w:eastAsia="en-GB"/>
        </w:rPr>
        <w:t>ts movement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r w:rsidR="00475D7F">
        <w:rPr>
          <w:rFonts w:asciiTheme="majorHAnsi" w:eastAsia="Times New Roman" w:hAnsiTheme="majorHAnsi" w:cs="Times New Roman"/>
          <w:lang w:eastAsia="en-GB"/>
        </w:rPr>
        <w:t>D,E</w:t>
      </w:r>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Rvs localizes to endocytic patches </w:t>
      </w:r>
      <w:r w:rsidR="00337B15">
        <w:rPr>
          <w:rFonts w:asciiTheme="majorHAnsi" w:eastAsia="Times New Roman" w:hAnsiTheme="majorHAnsi" w:cs="Times New Roman"/>
          <w:lang w:eastAsia="en-GB"/>
        </w:rPr>
        <w:t>later in the 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Rvs is thought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drops, indicating disassembly of the actin network upon vesicle formation. </w:t>
      </w:r>
      <w:r w:rsidR="006473CE">
        <w:rPr>
          <w:rFonts w:asciiTheme="majorHAnsi" w:eastAsia="Times New Roman" w:hAnsiTheme="majorHAnsi" w:cs="Times New Roman"/>
          <w:lang w:eastAsia="en-GB"/>
        </w:rPr>
        <w:t xml:space="preserve">At scission time, the Sla1 centroid has moved about 140nm into the cytoplasm, </w:t>
      </w:r>
      <w:r w:rsidR="001D0553">
        <w:rPr>
          <w:rFonts w:asciiTheme="majorHAnsi" w:eastAsia="Times New Roman" w:hAnsiTheme="majorHAnsi" w:cs="Times New Roman"/>
          <w:lang w:eastAsia="en-GB"/>
        </w:rPr>
        <w:t>similar to maximum membrane tube lengths measured by CLEM.</w:t>
      </w:r>
    </w:p>
    <w:p w14:paraId="70D1CD0A" w14:textId="77777777" w:rsidR="004636C9" w:rsidRDefault="004636C9" w:rsidP="00DA4C04">
      <w:pPr>
        <w:rPr>
          <w:rFonts w:asciiTheme="majorHAnsi" w:eastAsia="Times New Roman" w:hAnsiTheme="majorHAnsi" w:cs="Times New Roman"/>
          <w:lang w:eastAsia="en-GB"/>
        </w:rPr>
      </w:pPr>
    </w:p>
    <w:p w14:paraId="3BB3ECD9" w14:textId="1DD0E9F4"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DA5FDE">
        <w:rPr>
          <w:rFonts w:asciiTheme="majorHAnsi" w:eastAsia="Times New Roman" w:hAnsiTheme="majorHAnsi" w:cs="Times New Roman"/>
          <w:lang w:eastAsia="en-GB"/>
        </w:rPr>
        <w:t>refers to this Abp1 fluorescent intensity maximum.</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66F89C41"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05886FA8" wp14:editId="61251738">
            <wp:extent cx="5725160" cy="8696960"/>
            <wp:effectExtent l="0" t="0" r="0" b="0"/>
            <wp:docPr id="40" name="Picture 40" descr="../../../../../../../../../Desktop/dm/thesis_git/cloned/figures/results_final/yeast_schemat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ktop/dm/thesis_git/cloned/figures/results_final/yeast_schemat_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5160" cy="8696960"/>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500F8C9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Sla</w:t>
      </w:r>
      <w:r w:rsidR="006340EC">
        <w:rPr>
          <w:rFonts w:asciiTheme="majorHAnsi" w:eastAsia="Times New Roman" w:hAnsiTheme="majorHAnsi" w:cs="Times New Roman"/>
          <w:sz w:val="20"/>
          <w:szCs w:val="20"/>
          <w:lang w:eastAsia="en-GB"/>
        </w:rPr>
        <w:t>1 and Abp1 show slow inward movement</w:t>
      </w:r>
      <w:r w:rsidR="004C60EA">
        <w:rPr>
          <w:rFonts w:asciiTheme="majorHAnsi" w:eastAsia="Times New Roman" w:hAnsiTheme="majorHAnsi" w:cs="Times New Roman"/>
          <w:sz w:val="20"/>
          <w:szCs w:val="20"/>
          <w:lang w:eastAsia="en-GB"/>
        </w:rPr>
        <w:t>,</w:t>
      </w:r>
      <w:r w:rsidR="006340EC">
        <w:rPr>
          <w:rFonts w:asciiTheme="majorHAnsi" w:eastAsia="Times New Roman" w:hAnsiTheme="majorHAnsi" w:cs="Times New Roman"/>
          <w:sz w:val="20"/>
          <w:szCs w:val="20"/>
          <w:lang w:eastAsia="en-GB"/>
        </w:rPr>
        <w:t xml:space="preserve"> while Rvs shows a sharp jump. 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DA4C04">
      <w:pPr>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77777777"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Rvs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localization to the membrane tube, and concomitant disassembly with scission all indicate that Rvs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57D04AA"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to quantify what happens in the absence of Rvs</w:t>
      </w:r>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del 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 of Sla1 patches move inward and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r w:rsidR="007F7153">
        <w:rPr>
          <w:rFonts w:asciiTheme="majorHAnsi" w:eastAsia="Times New Roman" w:hAnsiTheme="majorHAnsi" w:cs="Times New Roman"/>
          <w:lang w:eastAsia="en-GB"/>
        </w:rPr>
        <w:t>Rvs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Sla1 </w:t>
      </w:r>
      <w:r w:rsidR="00D17B99">
        <w:rPr>
          <w:rFonts w:asciiTheme="majorHAnsi" w:eastAsia="Times New Roman" w:hAnsiTheme="majorHAnsi" w:cs="Times New Roman"/>
          <w:lang w:eastAsia="en-GB"/>
        </w:rPr>
        <w:t>meanwhile moves to 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0nm. Then, that the arrival of Rvs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1E78FD61"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1728E6">
        <w:rPr>
          <w:rFonts w:asciiTheme="majorHAnsi" w:eastAsia="Times New Roman" w:hAnsiTheme="majorHAnsi" w:cs="Times New Roman"/>
          <w:noProof/>
          <w:lang w:eastAsia="en-GB"/>
        </w:rPr>
        <w:drawing>
          <wp:inline distT="0" distB="0" distL="0" distR="0" wp14:anchorId="35248B10" wp14:editId="471F7FDC">
            <wp:extent cx="5709285" cy="2830830"/>
            <wp:effectExtent l="0" t="0" r="5715" b="0"/>
            <wp:docPr id="1" name="Picture 1" descr="../figures/results_final/rvsdeletion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sults_final/rvsdeletion2.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9285" cy="2830830"/>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62CBB2B5"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1-GFP in WT and rvs167del 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rvs167del 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F8301E">
      <w:pPr>
        <w:rPr>
          <w:sz w:val="32"/>
          <w:szCs w:val="32"/>
        </w:rPr>
      </w:pPr>
      <w:r>
        <w:rPr>
          <w:sz w:val="32"/>
          <w:szCs w:val="32"/>
        </w:rPr>
        <w:lastRenderedPageBreak/>
        <w:t xml:space="preserve">R1. </w:t>
      </w:r>
      <w:r w:rsidR="00F8301E" w:rsidRPr="00A53BBF">
        <w:rPr>
          <w:sz w:val="32"/>
          <w:szCs w:val="32"/>
        </w:rPr>
        <w:t xml:space="preserve">Recruitment of Rvs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F8301E">
      <w:pPr>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3E719318"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F8301E">
      <w:pPr>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1136AD2D" w:rsidR="0085540E" w:rsidRDefault="00F8301E" w:rsidP="00233F6D">
      <w:pPr>
        <w:rPr>
          <w:rFonts w:asciiTheme="majorHAnsi" w:eastAsia="Times New Roman" w:hAnsiTheme="majorHAnsi" w:cs="Times New Roman"/>
          <w:lang w:eastAsia="en-GB"/>
        </w:rPr>
      </w:pP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 xml:space="preserve">mechanism </w:t>
      </w:r>
      <w:r w:rsidRPr="002F12CC">
        <w:rPr>
          <w:rFonts w:asciiTheme="majorHAnsi" w:eastAsia="Times New Roman" w:hAnsiTheme="majorHAnsi" w:cs="Times New Roman"/>
          <w:lang w:eastAsia="en-GB"/>
        </w:rPr>
        <w:t>(Varkey 2010, Westphal and Chandra 2013)</w:t>
      </w:r>
      <w:r>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B5229E">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1&lt;/sup&gt;","plainTextFormattedCitation":"11","previouslyFormattedCitation":"&lt;sup&gt;11&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B6545D" w:rsidRPr="00B6545D">
        <w:rPr>
          <w:rFonts w:asciiTheme="majorHAnsi" w:eastAsia="Times New Roman" w:hAnsiTheme="majorHAnsi" w:cs="Times New Roman"/>
          <w:noProof/>
          <w:vertAlign w:val="superscript"/>
          <w:lang w:eastAsia="en-GB"/>
        </w:rPr>
        <w:t>11</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F8301E">
      <w:pPr>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38A7A26C"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a preferential</w:t>
      </w:r>
      <w:r w:rsidR="00B92AED">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A228F0">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2&lt;/sup&gt;","plainTextFormattedCitation":"1,12","previouslyFormattedCitation":"&lt;sup&gt;1,12&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390C88" w:rsidRPr="00390C88">
        <w:rPr>
          <w:rFonts w:asciiTheme="majorHAnsi" w:eastAsia="Times New Roman" w:hAnsiTheme="majorHAnsi" w:cs="Times New Roman"/>
          <w:noProof/>
          <w:vertAlign w:val="superscript"/>
          <w:lang w:eastAsia="en-GB"/>
        </w:rPr>
        <w:t>1,12</w:t>
      </w:r>
      <w:r w:rsidR="00D93161">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390C88">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390C88">
        <w:rPr>
          <w:rFonts w:ascii="MS Mincho" w:eastAsia="MS Mincho" w:hAnsi="MS Mincho" w:cs="MS Mincho"/>
          <w:lang w:eastAsia="en-GB"/>
        </w:rPr>
        <w:instrText>∼</w:instrText>
      </w:r>
      <w:r w:rsidR="00390C88">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3&lt;/sup&gt;","plainTextFormattedCitation":"13","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D93161" w:rsidRPr="00D93161">
        <w:rPr>
          <w:rFonts w:asciiTheme="majorHAnsi" w:eastAsia="Times New Roman" w:hAnsiTheme="majorHAnsi" w:cs="Times New Roman"/>
          <w:noProof/>
          <w:vertAlign w:val="superscript"/>
          <w:lang w:eastAsia="en-GB"/>
        </w:rPr>
        <w:t>1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E77B6B9" w14:textId="667B88D8" w:rsidR="00914C11" w:rsidRPr="00F30443" w:rsidRDefault="00FC3056" w:rsidP="00914C11">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p>
    <w:p w14:paraId="1DB17C47" w14:textId="77777777" w:rsidR="00F8301E" w:rsidRDefault="00F8301E" w:rsidP="00F8301E">
      <w:pPr>
        <w:rPr>
          <w:rFonts w:asciiTheme="majorHAnsi" w:eastAsia="Times New Roman" w:hAnsiTheme="majorHAnsi" w:cs="Times New Roman"/>
          <w:lang w:eastAsia="en-GB"/>
        </w:rPr>
      </w:pPr>
    </w:p>
    <w:p w14:paraId="3CF97BC5" w14:textId="168D9AB5" w:rsidR="00F8301E" w:rsidRPr="00017CC0" w:rsidRDefault="006D065C"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In the case of Rvs, that the</w:t>
      </w:r>
      <w:r w:rsidR="00F8301E">
        <w:rPr>
          <w:rFonts w:asciiTheme="majorHAnsi" w:eastAsia="Times New Roman" w:hAnsiTheme="majorHAnsi" w:cs="Times New Roman"/>
          <w:lang w:eastAsia="en-GB"/>
        </w:rPr>
        <w:t xml:space="preserve"> complex localizes to sites</w:t>
      </w:r>
      <w:r>
        <w:rPr>
          <w:rFonts w:asciiTheme="majorHAnsi" w:eastAsia="Times New Roman" w:hAnsiTheme="majorHAnsi" w:cs="Times New Roman"/>
          <w:lang w:eastAsia="en-GB"/>
        </w:rPr>
        <w:t xml:space="preserve"> after membrane tubes are formed shows that </w:t>
      </w:r>
      <w:r w:rsidR="00F8301E">
        <w:rPr>
          <w:rFonts w:asciiTheme="majorHAnsi" w:eastAsia="Times New Roman" w:hAnsiTheme="majorHAnsi" w:cs="Times New Roman"/>
          <w:lang w:eastAsia="en-GB"/>
        </w:rPr>
        <w:t xml:space="preserve">Rvs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77777777"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To test whether Rvs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a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2C2CD704"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actin network to be transmitted to the membrane</w:t>
      </w:r>
      <w:r w:rsidR="0031557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lt;/sup&gt;","plainTextFormattedCitation":"14","previouslyFormattedCitation":"&lt;sup&gt;14&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4,15&lt;/sup&gt;","plainTextFormattedCitation":"14,15","previouslyFormattedCitation":"&lt;sup&gt;14,15&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4,15</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orces generated by the actin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82E1C28"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FB42B1">
        <w:rPr>
          <w:rFonts w:asciiTheme="majorHAnsi" w:eastAsia="Times New Roman" w:hAnsiTheme="majorHAnsi" w:cs="Times New Roman"/>
          <w:lang w:eastAsia="en-GB"/>
        </w:rPr>
        <w:t xml:space="preserve">. These patches </w:t>
      </w:r>
      <w:r w:rsidR="0053121F">
        <w:rPr>
          <w:rFonts w:asciiTheme="majorHAnsi" w:eastAsia="Times New Roman" w:hAnsiTheme="majorHAnsi" w:cs="Times New Roman"/>
          <w:lang w:eastAsia="en-GB"/>
        </w:rPr>
        <w:t xml:space="preserve">further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B42B1">
        <w:rPr>
          <w:rFonts w:asciiTheme="majorHAnsi" w:eastAsia="Times New Roman" w:hAnsiTheme="majorHAnsi" w:cs="Times New Roman"/>
          <w:lang w:eastAsia="en-GB"/>
        </w:rPr>
        <w:t>, most do not</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Rvs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20C408F2"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del 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77777777" w:rsidR="009F4AF2" w:rsidRDefault="009F4AF2" w:rsidP="00DA4C04">
      <w:pPr>
        <w:rPr>
          <w:rFonts w:asciiTheme="majorHAnsi" w:eastAsia="Times New Roman" w:hAnsiTheme="majorHAnsi" w:cs="Times New Roman"/>
          <w:lang w:eastAsia="en-GB"/>
        </w:rPr>
      </w:pPr>
    </w:p>
    <w:p w14:paraId="4AAC34E4" w14:textId="3A740308"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C4064">
        <w:rPr>
          <w:rFonts w:asciiTheme="majorHAnsi" w:eastAsia="Times New Roman" w:hAnsiTheme="majorHAnsi" w:cs="Times New Roman"/>
          <w:noProof/>
          <w:lang w:eastAsia="en-GB"/>
        </w:rPr>
        <w:drawing>
          <wp:inline distT="0" distB="0" distL="0" distR="0" wp14:anchorId="72156290" wp14:editId="3ED6331F">
            <wp:extent cx="5715000" cy="8801100"/>
            <wp:effectExtent l="0" t="0" r="0" b="12700"/>
            <wp:docPr id="33" name="Picture 33" descr="../../../../../../../../../Desktop/dm/thesis_git/cloned/figures/results_final/sla2_del_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dm/thesis_git/cloned/figures/results_final/sla2_del_f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8801100"/>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Rvs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1B61138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 xml:space="preserve">el 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 xml:space="preserve"> 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08D3492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Schematic of membrane invagination in Sla2del cells treated with LatA</w:t>
      </w:r>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Rvs in an</w:t>
      </w:r>
      <w:r w:rsidR="009F4AF2" w:rsidRPr="00201B26">
        <w:rPr>
          <w:rFonts w:asciiTheme="majorHAnsi" w:eastAsia="Times New Roman" w:hAnsiTheme="majorHAnsi" w:cs="Times New Roman"/>
          <w:b/>
          <w:sz w:val="28"/>
          <w:szCs w:val="28"/>
          <w:lang w:eastAsia="en-GB"/>
        </w:rPr>
        <w:t xml:space="preserve"> actin</w:t>
      </w:r>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7777777"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la2del 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B23520">
        <w:rPr>
          <w:rFonts w:asciiTheme="majorHAnsi" w:eastAsia="Times New Roman" w:hAnsiTheme="majorHAnsi" w:cs="Times New Roman"/>
          <w:lang w:eastAsia="en-GB"/>
        </w:rPr>
        <w:t>del 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Myosins,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1B90FE8C"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 xml:space="preserve">sla2del </w:t>
      </w:r>
      <w:r>
        <w:rPr>
          <w:rFonts w:asciiTheme="majorHAnsi" w:eastAsia="Times New Roman" w:hAnsiTheme="majorHAnsi" w:cs="Times New Roman"/>
          <w:lang w:eastAsia="en-GB"/>
        </w:rPr>
        <w:t>cells treated with the actin sequestering agent LatrunculinA (LatA). LatA</w:t>
      </w:r>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LatA effectively disassembles </w:t>
      </w:r>
      <w:r w:rsidR="004362F1">
        <w:rPr>
          <w:rFonts w:asciiTheme="majorHAnsi" w:eastAsia="Times New Roman" w:hAnsiTheme="majorHAnsi" w:cs="Times New Roman"/>
          <w:lang w:eastAsia="en-GB"/>
        </w:rPr>
        <w:t>components of the actin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BE5A99">
        <w:rPr>
          <w:rFonts w:asciiTheme="majorHAnsi" w:eastAsia="Times New Roman" w:hAnsiTheme="majorHAnsi" w:cs="Times New Roman"/>
          <w:lang w:eastAsia="en-GB"/>
        </w:rPr>
        <w:t>del cells treated with</w:t>
      </w:r>
      <w:r w:rsidR="0060166F">
        <w:rPr>
          <w:rFonts w:asciiTheme="majorHAnsi" w:eastAsia="Times New Roman" w:hAnsiTheme="majorHAnsi" w:cs="Times New Roman"/>
          <w:lang w:eastAsia="en-GB"/>
        </w:rPr>
        <w:t xml:space="preserve"> </w:t>
      </w:r>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21A4F84F"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 xml:space="preserve">sla2del cells with LatA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This suggests that the SH3 domain is able to recruit Rvs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Rvs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LatA treatment</w:t>
      </w:r>
      <w:r w:rsidR="008F04D7">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5&lt;/sup&gt;","plainTextFormattedCitation":"15","previouslyFormattedCitation":"&lt;sup&gt;15&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5</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del cells, as well as in sla2del cells with LatA</w:t>
      </w:r>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recruitment of Rvs,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4FEAB0DF"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of the Rvs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del</w:t>
      </w:r>
      <w:r w:rsidR="001E7FD7">
        <w:rPr>
          <w:rFonts w:asciiTheme="majorHAnsi" w:eastAsia="Times New Roman" w:hAnsiTheme="majorHAnsi" w:cs="Times New Roman"/>
          <w:lang w:eastAsia="en-GB"/>
        </w:rPr>
        <w:t xml:space="preserve"> </w:t>
      </w:r>
      <w:r w:rsidR="008F6569">
        <w:rPr>
          <w:rFonts w:asciiTheme="majorHAnsi" w:eastAsia="Times New Roman" w:hAnsiTheme="majorHAnsi" w:cs="Times New Roman"/>
          <w:lang w:eastAsia="en-GB"/>
        </w:rPr>
        <w:t>lik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and mis-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8F6569">
        <w:rPr>
          <w:rFonts w:asciiTheme="majorHAnsi" w:eastAsia="Times New Roman" w:hAnsiTheme="majorHAnsi" w:cs="Times New Roman"/>
          <w:lang w:eastAsia="en-GB"/>
        </w:rPr>
        <w:t xml:space="preserve">partially 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6&lt;/sup&gt;","plainTextFormattedCitation":"16","previouslyFormattedCitation":"&lt;sup&gt;16&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6</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 SH3 domain unexpectedly affects localization of Rvs,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6BC7B362"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7,18&lt;/sup&gt;","plainTextFormattedCitation":"17,18","previouslyFormattedCitation":"&lt;sup&gt;17,18&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17,18</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w:t>
      </w:r>
      <w:r w:rsidR="00C115FB">
        <w:rPr>
          <w:rFonts w:asciiTheme="majorHAnsi" w:eastAsia="Times New Roman" w:hAnsiTheme="majorHAnsi" w:cs="Times New Roman"/>
          <w:lang w:eastAsia="en-GB"/>
        </w:rPr>
        <w:lastRenderedPageBreak/>
        <w:t>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n</w:t>
      </w:r>
      <w:r w:rsidR="005351C3">
        <w:rPr>
          <w:rFonts w:asciiTheme="majorHAnsi" w:eastAsia="Times New Roman" w:hAnsiTheme="majorHAnsi" w:cs="Times New Roman"/>
          <w:lang w:eastAsia="en-GB"/>
        </w:rPr>
        <w:t xml:space="preserve"> </w:t>
      </w:r>
      <w:r w:rsidR="005351C3" w:rsidRPr="005351C3">
        <w:rPr>
          <w:rFonts w:asciiTheme="majorHAnsi" w:eastAsia="Times New Roman" w:hAnsiTheme="majorHAnsi" w:cs="Times New Roman"/>
          <w:color w:val="FF0000"/>
          <w:lang w:eastAsia="en-GB"/>
        </w:rPr>
        <w:t>[ref]</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A0AF9">
        <w:rPr>
          <w:rFonts w:asciiTheme="majorHAnsi" w:eastAsia="Times New Roman" w:hAnsiTheme="majorHAnsi" w:cs="Times New Roman"/>
          <w:lang w:eastAsia="en-GB"/>
        </w:rPr>
        <w:t xml:space="preserve"> is known</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69677DE7"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Rvs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DA532D">
        <w:rPr>
          <w:rFonts w:asciiTheme="majorHAnsi" w:eastAsia="Times New Roman" w:hAnsiTheme="majorHAnsi" w:cs="Times New Roman"/>
          <w:lang w:eastAsia="en-GB"/>
        </w:rPr>
        <w:t xml:space="preserve">in </w:t>
      </w:r>
      <w:r w:rsidR="00A26009">
        <w:rPr>
          <w:rFonts w:asciiTheme="majorHAnsi" w:eastAsia="Times New Roman" w:hAnsiTheme="majorHAnsi" w:cs="Times New Roman"/>
          <w:lang w:eastAsia="en-GB"/>
        </w:rPr>
        <w:t xml:space="preserve">cells expressing Rvs167sh3del, that is, 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Picco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nearly</w:t>
      </w:r>
      <w:r w:rsidR="00BE4CDA">
        <w:rPr>
          <w:rFonts w:asciiTheme="majorHAnsi" w:eastAsia="Times New Roman" w:hAnsiTheme="majorHAnsi" w:cs="Times New Roman"/>
          <w:lang w:eastAsia="en-GB"/>
        </w:rPr>
        <w:t xml:space="preserve"> half (30.1 +/- 9.9 for BAR</w:t>
      </w:r>
      <w:r w:rsidR="00E81F37">
        <w:rPr>
          <w:rFonts w:asciiTheme="majorHAnsi" w:eastAsia="Times New Roman" w:hAnsiTheme="majorHAnsi" w:cs="Times New Roman"/>
          <w:lang w:eastAsia="en-GB"/>
        </w:rPr>
        <w:t xml:space="preserve"> compared to 53.2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EC11FF">
        <w:rPr>
          <w:rFonts w:asciiTheme="majorHAnsi" w:eastAsia="Times New Roman" w:hAnsiTheme="majorHAnsi" w:cs="Times New Roman"/>
          <w:lang w:eastAsia="en-GB"/>
        </w:rPr>
        <w:t>)</w:t>
      </w:r>
      <w:r w:rsidR="00F85ED6">
        <w:rPr>
          <w:rFonts w:asciiTheme="majorHAnsi" w:eastAsia="Times New Roman" w:hAnsiTheme="majorHAnsi" w:cs="Times New Roman"/>
          <w:lang w:eastAsia="en-GB"/>
        </w:rPr>
        <w:t xml:space="preserve">,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patches remain on the plasma membrane and are disassembled without inward movemen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in BAR cells</w:t>
      </w:r>
      <w:r w:rsidR="00964040">
        <w:rPr>
          <w:rFonts w:asciiTheme="majorHAnsi" w:eastAsia="Times New Roman" w:hAnsiTheme="majorHAnsi" w:cs="Times New Roman"/>
          <w:lang w:eastAsia="en-GB"/>
        </w:rPr>
        <w:t xml:space="preserve"> (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Rvs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60EB1976"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the equatorial plane, when using TIRF,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nsity rapidly drops, since only </w:t>
      </w:r>
      <w:r w:rsidR="004D049D">
        <w:rPr>
          <w:rFonts w:asciiTheme="majorHAnsi" w:eastAsia="Times New Roman" w:hAnsiTheme="majorHAnsi" w:cs="Times New Roman"/>
          <w:lang w:eastAsia="en-GB"/>
        </w:rPr>
        <w:t>fluorophores</w:t>
      </w:r>
      <w:r w:rsidR="00475C9E">
        <w:rPr>
          <w:rFonts w:asciiTheme="majorHAnsi" w:eastAsia="Times New Roman" w:hAnsiTheme="majorHAnsi" w:cs="Times New Roman"/>
          <w:lang w:eastAsia="en-GB"/>
        </w:rPr>
        <w:t xml:space="preserve"> </w:t>
      </w:r>
      <w:r w:rsidR="005B3B1B">
        <w:rPr>
          <w:rFonts w:asciiTheme="majorHAnsi" w:eastAsia="Times New Roman" w:hAnsiTheme="majorHAnsi" w:cs="Times New Roman"/>
          <w:lang w:eastAsia="en-GB"/>
        </w:rPr>
        <w:t xml:space="preserve">~100nm </w:t>
      </w:r>
      <w:r w:rsidR="00211503">
        <w:rPr>
          <w:rFonts w:asciiTheme="majorHAnsi" w:eastAsia="Times New Roman" w:hAnsiTheme="majorHAnsi" w:cs="Times New Roman"/>
          <w:lang w:eastAsia="en-GB"/>
        </w:rPr>
        <w:t>from the glass</w:t>
      </w:r>
      <w:r w:rsidR="005B3B1B">
        <w:rPr>
          <w:rFonts w:asciiTheme="majorHAnsi" w:eastAsia="Times New Roman" w:hAnsiTheme="majorHAnsi" w:cs="Times New Roman"/>
          <w:lang w:eastAsia="en-GB"/>
        </w:rPr>
        <w:t xml:space="preserve"> </w:t>
      </w:r>
      <w:r w:rsidR="00C50777">
        <w:rPr>
          <w:rFonts w:asciiTheme="majorHAnsi" w:eastAsia="Times New Roman" w:hAnsiTheme="majorHAnsi" w:cs="Times New Roman"/>
          <w:lang w:eastAsia="en-GB"/>
        </w:rPr>
        <w:t xml:space="preserve">surface </w:t>
      </w:r>
      <w:r w:rsidR="005B3B1B">
        <w:rPr>
          <w:rFonts w:asciiTheme="majorHAnsi" w:eastAsia="Times New Roman" w:hAnsiTheme="majorHAnsi" w:cs="Times New Roman"/>
          <w:lang w:eastAsia="en-GB"/>
        </w:rPr>
        <w:t xml:space="preserve">is excited.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BC2C176"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the Abp1-mCherry fluorescent intensity peak in simultaneous dual-color imaging of the corresponding strains</w:t>
      </w:r>
      <w:r w:rsidR="002323A3">
        <w:rPr>
          <w:rFonts w:asciiTheme="majorHAnsi" w:eastAsia="Times New Roman" w:hAnsiTheme="majorHAnsi" w:cs="Times New Roman"/>
          <w:sz w:val="16"/>
          <w:szCs w:val="16"/>
          <w:lang w:eastAsia="en-GB"/>
        </w:rPr>
        <w:fldChar w:fldCharType="begin" w:fldLock="1"/>
      </w:r>
      <w:r w:rsidR="00DD1E20">
        <w:rPr>
          <w:rFonts w:asciiTheme="majorHAnsi" w:eastAsia="Times New Roman" w:hAnsiTheme="majorHAnsi" w:cs="Times New Roman"/>
          <w:sz w:val="16"/>
          <w:szCs w:val="16"/>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323A3">
        <w:rPr>
          <w:rFonts w:asciiTheme="majorHAnsi" w:eastAsia="Times New Roman" w:hAnsiTheme="majorHAnsi" w:cs="Times New Roman"/>
          <w:sz w:val="16"/>
          <w:szCs w:val="16"/>
          <w:lang w:eastAsia="en-GB"/>
        </w:rPr>
        <w:fldChar w:fldCharType="separate"/>
      </w:r>
      <w:r w:rsidR="002323A3" w:rsidRPr="002323A3">
        <w:rPr>
          <w:rFonts w:asciiTheme="majorHAnsi" w:eastAsia="Times New Roman" w:hAnsiTheme="majorHAnsi" w:cs="Times New Roman"/>
          <w:noProof/>
          <w:sz w:val="16"/>
          <w:szCs w:val="16"/>
          <w:vertAlign w:val="superscript"/>
          <w:lang w:eastAsia="en-GB"/>
        </w:rPr>
        <w:t>1</w:t>
      </w:r>
      <w:r w:rsidR="002323A3">
        <w:rPr>
          <w:rFonts w:asciiTheme="majorHAnsi" w:eastAsia="Times New Roman" w:hAnsiTheme="majorHAnsi" w:cs="Times New Roman"/>
          <w:sz w:val="16"/>
          <w:szCs w:val="16"/>
          <w:lang w:eastAsia="en-GB"/>
        </w:rPr>
        <w:fldChar w:fldCharType="end"/>
      </w:r>
      <w:r w:rsidR="000E18E8">
        <w:rPr>
          <w:rFonts w:asciiTheme="majorHAnsi" w:eastAsia="Times New Roman" w:hAnsiTheme="majorHAnsi" w:cs="Times New Roman"/>
          <w:sz w:val="16"/>
          <w:szCs w:val="16"/>
          <w:lang w:eastAsia="en-GB"/>
        </w:rPr>
        <w:t xml:space="preserve">. </w:t>
      </w:r>
    </w:p>
    <w:p w14:paraId="43862E87" w14:textId="77777777"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M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 </w:t>
      </w:r>
      <w:r w:rsidR="00997750">
        <w:rPr>
          <w:rFonts w:asciiTheme="majorHAnsi" w:eastAsia="Times New Roman" w:hAnsiTheme="majorHAnsi" w:cs="Times New Roman"/>
          <w:sz w:val="16"/>
          <w:szCs w:val="16"/>
          <w:lang w:eastAsia="en-GB"/>
        </w:rPr>
        <w:t xml:space="preserve">Mean and standard error of the mean are shown,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74ED97FC"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xml:space="preserve">: Lifetimes </w:t>
      </w:r>
      <w:r w:rsidR="00CD0128">
        <w:rPr>
          <w:rFonts w:asciiTheme="majorHAnsi" w:eastAsia="Times New Roman" w:hAnsiTheme="majorHAnsi" w:cs="Times New Roman"/>
          <w:sz w:val="16"/>
          <w:szCs w:val="16"/>
          <w:lang w:eastAsia="en-GB"/>
        </w:rPr>
        <w:t xml:space="preserve">ar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619149F6" w14:textId="1DCF522A" w:rsidR="00F921A5"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r w:rsidR="00160CC7">
        <w:rPr>
          <w:rFonts w:asciiTheme="majorHAnsi" w:eastAsia="Times New Roman" w:hAnsiTheme="majorHAnsi" w:cs="Times New Roman"/>
          <w:lang w:eastAsia="en-GB"/>
        </w:rPr>
        <w:t>Rvs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03E96E83"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 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37332A">
        <w:rPr>
          <w:rFonts w:asciiTheme="majorHAnsi" w:hAnsiTheme="majorHAnsi" w:cs="Times"/>
          <w:color w:val="000000"/>
        </w:rPr>
        <w:t xml:space="preserve">to function in </w:t>
      </w:r>
      <w:r w:rsidR="00C952A8">
        <w:rPr>
          <w:rFonts w:asciiTheme="majorHAnsi" w:hAnsiTheme="majorHAnsi" w:cs="Times"/>
          <w:color w:val="000000"/>
        </w:rPr>
        <w:t xml:space="preserve">a similar role </w:t>
      </w:r>
      <w:r w:rsidR="004100F2">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9,20&lt;/sup&gt;","plainTextFormattedCitation":"19,20","previouslyFormattedCitation":"&lt;sup&gt;19,20&lt;/sup&gt;"},"properties":{"noteIndex":0},"schema":"https://github.com/citation-style-language/schema/raw/master/csl-citation.json"}</w:instrText>
      </w:r>
      <w:r w:rsidR="004100F2">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20</w:t>
      </w:r>
      <w:r w:rsidR="004100F2">
        <w:rPr>
          <w:rFonts w:asciiTheme="majorHAnsi" w:hAnsiTheme="majorHAnsi" w:cs="Times"/>
          <w:color w:val="000000"/>
        </w:rPr>
        <w:fldChar w:fldCharType="end"/>
      </w:r>
      <w:r w:rsidRPr="00207639">
        <w:rPr>
          <w:rFonts w:asciiTheme="majorHAnsi" w:hAnsiTheme="majorHAnsi" w:cs="Times"/>
          <w:color w:val="000000"/>
        </w:rPr>
        <w:t xml:space="preserve">. </w:t>
      </w:r>
      <w:r w:rsidR="00265EF1">
        <w:rPr>
          <w:rFonts w:asciiTheme="majorHAnsi" w:hAnsiTheme="majorHAnsi" w:cs="Times"/>
          <w:color w:val="000000"/>
        </w:rPr>
        <w:t>Rooij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Vps1-GFP does not localize to endocytic sites in Gadila et at.,</w:t>
      </w:r>
      <w:r w:rsidR="005958E4">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1&lt;/sup&gt;","plainTextFormattedCitation":"21","previouslyFormattedCitation":"&lt;sup&gt;21&lt;/sup&gt;"},"properties":{"noteIndex":0},"schema":"https://github.com/citation-style-language/schema/raw/master/csl-citation.json"}</w:instrText>
      </w:r>
      <w:r w:rsidR="005958E4">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21</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golgi body and to vacuoles. </w:t>
      </w:r>
      <w:r w:rsidR="00A522A9">
        <w:rPr>
          <w:rFonts w:asciiTheme="majorHAnsi" w:hAnsiTheme="majorHAnsi" w:cs="Times"/>
          <w:color w:val="000000"/>
        </w:rPr>
        <w:t>Kishimoto et al</w:t>
      </w:r>
      <w:r w:rsidR="00DD1E20">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2&lt;/sup&gt;","plainTextFormattedCitation":"22","previouslyFormattedCitation":"&lt;sup&gt;2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2</w:t>
      </w:r>
      <w:r w:rsidR="00DD1E20">
        <w:rPr>
          <w:rFonts w:asciiTheme="majorHAnsi" w:hAnsiTheme="majorHAnsi" w:cs="Times"/>
          <w:color w:val="000000"/>
        </w:rPr>
        <w:fldChar w:fldCharType="end"/>
      </w:r>
      <w:r w:rsidR="00A522A9">
        <w:rPr>
          <w:rFonts w:asciiTheme="majorHAnsi" w:hAnsiTheme="majorHAnsi" w:cs="Times"/>
          <w:color w:val="000000"/>
        </w:rPr>
        <w:t xml:space="preserve">, do not find a colocalization between Vps1 and Abp1 localization,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superfolded GFP, and imaged by TIRF microscopy fails to colocalize with Abp1 (data </w:t>
      </w:r>
      <w:r w:rsidR="00E15470">
        <w:rPr>
          <w:rFonts w:asciiTheme="majorHAnsi" w:hAnsiTheme="majorHAnsi" w:cs="Symbol"/>
          <w:color w:val="000000"/>
        </w:rPr>
        <w:t>from Andrea Picco, not shown</w:t>
      </w:r>
      <w:r w:rsidR="00A522A9">
        <w:rPr>
          <w:rFonts w:asciiTheme="majorHAnsi" w:hAnsiTheme="majorHAnsi" w:cs="Symbol"/>
          <w:color w:val="000000"/>
        </w:rPr>
        <w:t>). The debate concerning the involvement of Vps1 in membrane scission in yeast has been compounded by the possibility that th</w:t>
      </w:r>
      <w:r w:rsidR="00727669">
        <w:rPr>
          <w:rFonts w:asciiTheme="majorHAnsi" w:hAnsiTheme="majorHAnsi" w:cs="Symbol"/>
          <w:color w:val="000000"/>
        </w:rPr>
        <w:t>e GFP tag at the Vps1 C-terminus</w:t>
      </w:r>
      <w:r w:rsidR="00A522A9">
        <w:rPr>
          <w:rFonts w:asciiTheme="majorHAnsi" w:hAnsiTheme="majorHAnsi" w:cs="Symbol"/>
          <w:color w:val="000000"/>
        </w:rPr>
        <w:t xml:space="preserve">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Rvs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62E8D65E"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1D01BAC6"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2323A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9&lt;/sup&gt;","plainTextFormattedCitation":"19","previouslyFormattedCitation":"&lt;sup&gt;19&lt;/sup&gt;"},"properties":{"noteIndex":0},"schema":"https://github.com/citation-style-language/schema/raw/master/csl-citation.json"}</w:instrText>
      </w:r>
      <w:r>
        <w:rPr>
          <w:rFonts w:asciiTheme="majorHAnsi" w:hAnsiTheme="majorHAnsi" w:cs="Times"/>
          <w:color w:val="000000"/>
        </w:rPr>
        <w:fldChar w:fldCharType="separate"/>
      </w:r>
      <w:r w:rsidR="00A228F0" w:rsidRPr="00A228F0">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5469B7">
        <w:rPr>
          <w:rFonts w:asciiTheme="majorHAnsi" w:hAnsiTheme="majorHAnsi" w:cs="Times"/>
          <w:iCs/>
          <w:color w:val="000000"/>
        </w:rPr>
        <w:t xml:space="preserve"> in Figure3</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lastRenderedPageBreak/>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e numbers of Sla1 are low, and e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w:t>
      </w:r>
      <w:r w:rsidR="00D62364">
        <w:rPr>
          <w:rFonts w:asciiTheme="majorHAnsi" w:hAnsiTheme="majorHAnsi" w:cs="Symbol"/>
          <w:color w:val="000000"/>
        </w:rPr>
        <w:t xml:space="preserve"> (Fig.2.5C)</w:t>
      </w:r>
      <w:r w:rsidR="002C1AF6">
        <w:rPr>
          <w:rFonts w:asciiTheme="majorHAnsi" w:hAnsiTheme="majorHAnsi" w:cs="Symbol"/>
          <w:color w:val="000000"/>
        </w:rPr>
        <w:t>. Inward movement of Sla1</w:t>
      </w:r>
      <w:r w:rsidR="006C7E41">
        <w:rPr>
          <w:rFonts w:asciiTheme="majorHAnsi" w:hAnsiTheme="majorHAnsi" w:cs="Symbol"/>
          <w:color w:val="000000"/>
        </w:rPr>
        <w:t xml:space="preserve"> in </w:t>
      </w:r>
      <w:r w:rsidR="006C7E41" w:rsidRPr="00207639">
        <w:rPr>
          <w:rFonts w:asciiTheme="majorHAnsi" w:hAnsiTheme="majorHAnsi" w:cs="Times"/>
          <w:i/>
          <w:iCs/>
          <w:color w:val="000000"/>
        </w:rPr>
        <w:t>vps1</w:t>
      </w:r>
      <w:r w:rsidR="006C7E41" w:rsidRPr="00207639">
        <w:rPr>
          <w:rFonts w:asciiTheme="majorHAnsi" w:hAnsiTheme="majorHAnsi" w:cs="Symbol"/>
          <w:color w:val="000000"/>
        </w:rPr>
        <w:t>Δ</w:t>
      </w:r>
      <w:r w:rsidR="002C1AF6">
        <w:rPr>
          <w:rFonts w:asciiTheme="majorHAnsi" w:hAnsiTheme="majorHAnsi" w:cs="Symbol"/>
          <w:color w:val="000000"/>
        </w:rPr>
        <w:t xml:space="preserve"> is not changed</w:t>
      </w:r>
      <w:r w:rsidR="00F442C7">
        <w:rPr>
          <w:rFonts w:asciiTheme="majorHAnsi" w:hAnsiTheme="majorHAnsi" w:cs="Symbol"/>
          <w:color w:val="000000"/>
        </w:rPr>
        <w:t>: it moves inward at the same rate, and to similar maxima of 140nm</w:t>
      </w:r>
      <w:r w:rsidR="006C7E41">
        <w:rPr>
          <w:rFonts w:asciiTheme="majorHAnsi" w:hAnsiTheme="majorHAnsi" w:cs="Symbol"/>
          <w:color w:val="000000"/>
        </w:rPr>
        <w:t xml:space="preserve"> as the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0A415BD0" w:rsidR="002C1AF6" w:rsidRDefault="00F442C7"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The </w:t>
      </w:r>
      <w:r w:rsidR="003073DD">
        <w:rPr>
          <w:rFonts w:asciiTheme="majorHAnsi" w:hAnsiTheme="majorHAnsi" w:cs="Symbol"/>
          <w:color w:val="000000"/>
        </w:rPr>
        <w:t>dynamics</w:t>
      </w:r>
      <w:r>
        <w:rPr>
          <w:rFonts w:asciiTheme="majorHAnsi" w:hAnsiTheme="majorHAnsi" w:cs="Symbol"/>
          <w:color w:val="000000"/>
        </w:rPr>
        <w:t xml:space="preserve"> of Rvs167, however, remains the same as in WT. </w:t>
      </w:r>
      <w:r w:rsidR="00896228">
        <w:rPr>
          <w:rFonts w:asciiTheme="majorHAnsi" w:hAnsiTheme="majorHAnsi" w:cs="Symbol"/>
          <w:color w:val="000000"/>
        </w:rPr>
        <w:t>This data indicates</w:t>
      </w:r>
      <w:r>
        <w:rPr>
          <w:rFonts w:asciiTheme="majorHAnsi" w:hAnsiTheme="majorHAnsi" w:cs="Symbol"/>
          <w:color w:val="000000"/>
        </w:rPr>
        <w:t xml:space="preserve"> that if Vps1 </w:t>
      </w:r>
      <w:r w:rsidR="00605407">
        <w:rPr>
          <w:rFonts w:asciiTheme="majorHAnsi" w:hAnsiTheme="majorHAnsi" w:cs="Symbol"/>
          <w:color w:val="000000"/>
        </w:rPr>
        <w:t xml:space="preserve">is </w:t>
      </w:r>
      <w:r>
        <w:rPr>
          <w:rFonts w:asciiTheme="majorHAnsi" w:hAnsiTheme="majorHAnsi" w:cs="Symbol"/>
          <w:color w:val="000000"/>
        </w:rPr>
        <w:t>localize</w:t>
      </w:r>
      <w:r w:rsidR="00605407">
        <w:rPr>
          <w:rFonts w:asciiTheme="majorHAnsi" w:hAnsiTheme="majorHAnsi" w:cs="Symbol"/>
          <w:color w:val="000000"/>
        </w:rPr>
        <w:t>d</w:t>
      </w:r>
      <w:r>
        <w:rPr>
          <w:rFonts w:asciiTheme="majorHAnsi" w:hAnsiTheme="majorHAnsi" w:cs="Symbol"/>
          <w:color w:val="000000"/>
        </w:rPr>
        <w:t xml:space="preserve"> to endocytic patches in </w:t>
      </w:r>
      <w:r w:rsidRPr="00F442C7">
        <w:rPr>
          <w:rFonts w:asciiTheme="majorHAnsi" w:hAnsiTheme="majorHAnsi" w:cs="Symbol"/>
          <w:i/>
          <w:color w:val="000000"/>
        </w:rPr>
        <w:t>S.cerevisiae</w:t>
      </w:r>
      <w:r>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557501A6"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Scission failure is m</w:t>
      </w:r>
      <w:r>
        <w:rPr>
          <w:rFonts w:asciiTheme="majorHAnsi" w:eastAsia="Times New Roman" w:hAnsiTheme="majorHAnsi" w:cs="Times New Roman"/>
          <w:sz w:val="16"/>
          <w:szCs w:val="16"/>
          <w:lang w:eastAsia="en-GB"/>
        </w:rPr>
        <w:t xml:space="preserve">easured </w:t>
      </w:r>
      <w:r w:rsidR="00531674">
        <w:rPr>
          <w:rFonts w:asciiTheme="majorHAnsi" w:eastAsia="Times New Roman" w:hAnsiTheme="majorHAnsi" w:cs="Times New Roman"/>
          <w:sz w:val="16"/>
          <w:szCs w:val="16"/>
          <w:lang w:eastAsia="en-GB"/>
        </w:rPr>
        <w:t>as</w:t>
      </w:r>
      <w:r>
        <w:rPr>
          <w:rFonts w:asciiTheme="majorHAnsi" w:eastAsia="Times New Roman" w:hAnsiTheme="majorHAnsi" w:cs="Times New Roman"/>
          <w:sz w:val="16"/>
          <w:szCs w:val="16"/>
          <w:lang w:eastAsia="en-GB"/>
        </w:rPr>
        <w:t xml:space="preserve"> </w:t>
      </w:r>
      <w:r w:rsidR="002D27EB">
        <w:rPr>
          <w:rFonts w:asciiTheme="majorHAnsi" w:eastAsia="Times New Roman" w:hAnsiTheme="majorHAnsi" w:cs="Times New Roman"/>
          <w:sz w:val="16"/>
          <w:szCs w:val="16"/>
          <w:lang w:eastAsia="en-GB"/>
        </w:rPr>
        <w:t>either</w:t>
      </w:r>
      <w:r w:rsidR="00282113">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retractions of Sla1 after membrane begins to move inwards, or </w:t>
      </w:r>
      <w:r w:rsidR="002D27EB">
        <w:rPr>
          <w:rFonts w:asciiTheme="majorHAnsi" w:eastAsia="Times New Roman" w:hAnsiTheme="majorHAnsi" w:cs="Times New Roman"/>
          <w:sz w:val="16"/>
          <w:szCs w:val="16"/>
          <w:lang w:eastAsia="en-GB"/>
        </w:rPr>
        <w:t>non-motile Sla1 patches.</w:t>
      </w:r>
    </w:p>
    <w:p w14:paraId="2A0FFF59" w14:textId="74E1DD50"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Time =0 (s) for WT Sla1 centroid is aligned to Abp1 fluorescent intensity maximum</w:t>
      </w:r>
      <w:r w:rsidR="00C01611">
        <w:rPr>
          <w:rFonts w:asciiTheme="majorHAnsi" w:eastAsia="Times New Roman" w:hAnsiTheme="majorHAnsi" w:cs="Times New Roman"/>
          <w:sz w:val="16"/>
          <w:szCs w:val="16"/>
          <w:lang w:eastAsia="en-GB"/>
        </w:rPr>
        <w:t xml:space="preserve"> (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 G: Averaged centroid movement and normalized fluorescent intensity of Rvs167-GFP in WT and vpsdel strains. Time =0 (s) for WT Rvs167 centroid is aligned to Abp1 fluorescent intensity maximum. Rvs167 for vpsdel is shifted in time 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339A4DE5"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2C9A3479"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Synaptojanin genes results in cellular accumulation of PI(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4&lt;/sup&gt;","plainTextFormattedCitation":"24","previouslyFormattedCitation":"&lt;sup&gt;24&lt;/sup&gt;"},"properties":{"noteIndex":0},"schema":"https://github.com/citation-style-language/schema/raw/master/csl-citation.json"}</w:instrText>
      </w:r>
      <w:r w:rsidR="004A5F86">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4</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r w:rsidR="007D4312">
        <w:rPr>
          <w:rFonts w:asciiTheme="majorHAnsi" w:hAnsiTheme="majorHAnsi" w:cs="Times"/>
          <w:color w:val="000000"/>
        </w:rPr>
        <w:t>Synaptojanins</w:t>
      </w:r>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8AA2399"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E70993">
        <w:rPr>
          <w:rFonts w:asciiTheme="majorHAnsi" w:hAnsiTheme="majorHAnsi" w:cs="Times"/>
          <w:i/>
          <w:iCs/>
          <w:color w:val="000000"/>
        </w:rPr>
        <w:t>inp51</w:t>
      </w:r>
      <w:r w:rsidR="00E70993" w:rsidRPr="00E70993">
        <w:rPr>
          <w:rFonts w:asciiTheme="majorHAnsi" w:hAnsiTheme="majorHAnsi" w:cs="Symbol"/>
          <w:color w:val="000000"/>
        </w:rPr>
        <w:t>Δ</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 the lifetime of endocytic proteins and produce aberrant membrane invaginations that could indicate scission failure and defective endocytosis</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5,26&lt;/sup&gt;","plainTextFormattedCitation":"25,26","previouslyFormattedCitation":"&lt;sup&gt;25,26&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5,26</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1</w:t>
      </w:r>
      <w:r w:rsidR="00515B20" w:rsidRPr="00E70993">
        <w:rPr>
          <w:rFonts w:asciiTheme="majorHAnsi" w:hAnsiTheme="majorHAnsi" w:cs="Symbol"/>
          <w:color w:val="000000"/>
        </w:rPr>
        <w:t>Δ</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33F9C">
        <w:rPr>
          <w:rFonts w:asciiTheme="majorHAnsi" w:hAnsiTheme="majorHAnsi" w:cs="Times"/>
          <w:color w:val="000000"/>
        </w:rPr>
        <w:t xml:space="preserve">for Inp52 </w:t>
      </w:r>
      <w:r>
        <w:rPr>
          <w:rFonts w:asciiTheme="majorHAnsi" w:hAnsiTheme="majorHAnsi" w:cs="Times"/>
          <w:color w:val="000000"/>
        </w:rPr>
        <w:t>in membrane scission</w:t>
      </w:r>
      <w:r>
        <w:rPr>
          <w:rFonts w:asciiTheme="majorHAnsi" w:hAnsiTheme="majorHAnsi" w:cs="Times"/>
          <w:color w:val="000000"/>
        </w:rPr>
        <w:fldChar w:fldCharType="begin" w:fldLock="1"/>
      </w:r>
      <w:r w:rsidR="00A16835">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2&lt;/sup&gt;","plainTextFormattedCitation":"22","previouslyFormattedCitation":"&lt;sup&gt;22&lt;/sup&gt;"},"properties":{"noteIndex":0},"schema":"https://github.com/citation-style-language/schema/raw/master/csl-citation.json"}</w:instrText>
      </w:r>
      <w:r>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2</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PI</w:t>
      </w:r>
      <w:r w:rsidR="00F767C4">
        <w:rPr>
          <w:rFonts w:asciiTheme="majorHAnsi" w:eastAsia="Times New Roman" w:hAnsiTheme="majorHAnsi" w:cs="Times New Roman"/>
          <w:lang w:eastAsia="en-GB"/>
        </w:rPr>
        <w:t>(4,5)</w:t>
      </w:r>
      <w:r>
        <w:rPr>
          <w:rFonts w:asciiTheme="majorHAnsi" w:eastAsia="Times New Roman" w:hAnsiTheme="majorHAnsi" w:cs="Times New Roman"/>
          <w:lang w:eastAsia="en-GB"/>
        </w:rPr>
        <w:t>P2 level, although c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np52, and are not measured locally at the endocytic sites</w:t>
      </w:r>
      <w:r>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7,28&lt;/sup&gt;","plainTextFormattedCitation":"27,28","previouslyFormattedCitation":"&lt;sup&gt;27,2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7,2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5A4A423D"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w:t>
      </w:r>
      <w:r w:rsidRPr="00207639">
        <w:rPr>
          <w:rFonts w:asciiTheme="majorHAnsi" w:hAnsiTheme="majorHAnsi" w:cs="Times"/>
          <w:color w:val="000000"/>
        </w:rPr>
        <w:lastRenderedPageBreak/>
        <w:t xml:space="preserve">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486B6CBC"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The Liu et al., model predicts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synaptojanin</w:t>
      </w:r>
      <w:r w:rsidR="00483A41">
        <w:rPr>
          <w:rFonts w:asciiTheme="majorHAnsi" w:hAnsiTheme="majorHAnsi" w:cs="Times"/>
          <w:b/>
          <w:color w:val="000000"/>
          <w:sz w:val="28"/>
          <w:szCs w:val="28"/>
        </w:rPr>
        <w:t>s</w:t>
      </w:r>
      <w:r w:rsidR="00222720" w:rsidRPr="00201B26">
        <w:rPr>
          <w:rFonts w:asciiTheme="majorHAnsi" w:hAnsiTheme="majorHAnsi" w:cs="Times"/>
          <w:b/>
          <w:color w:val="000000"/>
          <w:sz w:val="28"/>
          <w:szCs w:val="28"/>
        </w:rPr>
        <w:t xml:space="preserve"> do not significantly affect coat and Rvs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1558A01E"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r w:rsidR="009456BF">
        <w:rPr>
          <w:rFonts w:asciiTheme="majorHAnsi" w:hAnsiTheme="majorHAnsi" w:cs="Times"/>
          <w:color w:val="000000"/>
        </w:rPr>
        <w:t xml:space="preserve">model described above </w:t>
      </w:r>
      <w:r w:rsidR="00CD4B8E">
        <w:rPr>
          <w:rFonts w:asciiTheme="majorHAnsi" w:hAnsiTheme="majorHAnsi" w:cs="Times"/>
          <w:color w:val="000000"/>
        </w:rPr>
        <w:t>by studying</w:t>
      </w:r>
      <w:r>
        <w:rPr>
          <w:rFonts w:asciiTheme="majorHAnsi" w:hAnsiTheme="majorHAnsi" w:cs="Times"/>
          <w:color w:val="000000"/>
        </w:rPr>
        <w:t xml:space="preserve"> the effect of synaptojanin</w:t>
      </w:r>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2AABE8CE"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r w:rsidR="00546D5B">
        <w:rPr>
          <w:rFonts w:asciiTheme="majorHAnsi" w:hAnsiTheme="majorHAnsi" w:cs="Times"/>
          <w:color w:val="000000"/>
        </w:rPr>
        <w:t xml:space="preserve">Synaptojanins, only Inp52-GFP localizes to cortical patches.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Picco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Rvs</w:t>
      </w:r>
      <w:r w:rsidR="00082799">
        <w:rPr>
          <w:rFonts w:asciiTheme="majorHAnsi" w:hAnsiTheme="majorHAnsi" w:cs="Times"/>
          <w:color w:val="000000"/>
        </w:rPr>
        <w:t>. The centroid of Inp52-GFP can be localized to the tip of the invaginated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golgi network, as has been noted in other work</w:t>
      </w:r>
      <w:r>
        <w:rPr>
          <w:rFonts w:asciiTheme="majorHAnsi" w:hAnsiTheme="majorHAnsi" w:cs="Times"/>
          <w:color w:val="000000"/>
        </w:rPr>
        <w:t xml:space="preserve"> </w:t>
      </w:r>
      <w:r w:rsidRPr="0083139C">
        <w:rPr>
          <w:rFonts w:asciiTheme="majorHAnsi" w:hAnsiTheme="majorHAnsi" w:cs="Times"/>
          <w:color w:val="FF0000"/>
        </w:rPr>
        <w:t>[ref]</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4B0A51F8"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8F4CF0">
        <w:rPr>
          <w:rFonts w:asciiTheme="majorHAnsi" w:hAnsiTheme="majorHAnsi" w:cs="Times"/>
          <w:i/>
          <w:iCs/>
          <w:color w:val="000000"/>
        </w:rPr>
        <w:t>inp51</w:t>
      </w:r>
      <w:r w:rsidR="008F4CF0" w:rsidRPr="00E70993">
        <w:rPr>
          <w:rFonts w:asciiTheme="majorHAnsi" w:hAnsiTheme="majorHAnsi" w:cs="Symbol"/>
          <w:color w:val="000000"/>
        </w:rPr>
        <w:t>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684981">
        <w:rPr>
          <w:rFonts w:asciiTheme="majorHAnsi" w:hAnsiTheme="majorHAnsi" w:cs="Times"/>
          <w:color w:val="000000"/>
        </w:rPr>
        <w:t xml:space="preserve">2%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40084D">
        <w:rPr>
          <w:rFonts w:asciiTheme="majorHAnsi" w:hAnsiTheme="majorHAnsi" w:cs="Times"/>
          <w:i/>
          <w:iCs/>
          <w:color w:val="000000"/>
        </w:rPr>
        <w:t>inp51</w:t>
      </w:r>
      <w:r w:rsidR="0040084D" w:rsidRPr="00E70993">
        <w:rPr>
          <w:rFonts w:asciiTheme="majorHAnsi" w:hAnsiTheme="majorHAnsi" w:cs="Symbol"/>
          <w:color w:val="000000"/>
        </w:rPr>
        <w:t>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E52FA9">
        <w:rPr>
          <w:rFonts w:asciiTheme="majorHAnsi" w:hAnsiTheme="majorHAnsi" w:cs="Times"/>
          <w:i/>
          <w:iCs/>
          <w:color w:val="000000"/>
        </w:rPr>
        <w:t>inp51</w:t>
      </w:r>
      <w:r w:rsidR="00E52FA9" w:rsidRPr="00E70993">
        <w:rPr>
          <w:rFonts w:asciiTheme="majorHAnsi" w:hAnsiTheme="majorHAnsi" w:cs="Symbol"/>
          <w:color w:val="000000"/>
        </w:rPr>
        <w:t>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1B767D">
        <w:rPr>
          <w:rFonts w:asciiTheme="majorHAnsi" w:hAnsiTheme="majorHAnsi" w:cs="Times"/>
          <w:i/>
          <w:iCs/>
          <w:color w:val="000000"/>
        </w:rPr>
        <w:t>inp5</w:t>
      </w:r>
      <w:r w:rsidR="0040084D">
        <w:rPr>
          <w:rFonts w:asciiTheme="majorHAnsi" w:hAnsiTheme="majorHAnsi" w:cs="Times"/>
          <w:i/>
          <w:iCs/>
          <w:color w:val="000000"/>
        </w:rPr>
        <w:t>1</w:t>
      </w:r>
      <w:r w:rsidR="001B767D" w:rsidRPr="00E70993">
        <w:rPr>
          <w:rFonts w:asciiTheme="majorHAnsi" w:hAnsiTheme="majorHAnsi" w:cs="Symbol"/>
          <w:color w:val="000000"/>
        </w:rPr>
        <w:t>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w:t>
      </w:r>
      <w:r w:rsidR="002D7175">
        <w:rPr>
          <w:rFonts w:asciiTheme="majorHAnsi" w:hAnsiTheme="majorHAnsi" w:cs="Times"/>
          <w:color w:val="000000"/>
        </w:rPr>
        <w:t xml:space="preserve"> </w:t>
      </w:r>
      <w:r w:rsidR="00C34C58">
        <w:rPr>
          <w:rFonts w:asciiTheme="majorHAnsi" w:hAnsiTheme="majorHAnsi" w:cs="Times"/>
          <w:color w:val="000000"/>
        </w:rPr>
        <w:t xml:space="preserve"> While Sla1 in </w:t>
      </w:r>
      <w:r w:rsidR="00C34C58">
        <w:rPr>
          <w:rFonts w:asciiTheme="majorHAnsi" w:hAnsiTheme="majorHAnsi" w:cs="Times"/>
          <w:i/>
          <w:iCs/>
          <w:color w:val="000000"/>
        </w:rPr>
        <w:t>inp51</w:t>
      </w:r>
      <w:r w:rsidR="00C34C58" w:rsidRPr="00E70993">
        <w:rPr>
          <w:rFonts w:asciiTheme="majorHAnsi" w:hAnsiTheme="majorHAnsi" w:cs="Symbol"/>
          <w:color w:val="000000"/>
        </w:rPr>
        <w:t>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t till 140nm</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0EF8D81A"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C418D5">
        <w:rPr>
          <w:rFonts w:asciiTheme="majorHAnsi" w:hAnsiTheme="majorHAnsi" w:cs="Times"/>
          <w:i/>
          <w:iCs/>
          <w:color w:val="000000"/>
        </w:rPr>
        <w:t>inp51</w:t>
      </w:r>
      <w:r w:rsidR="00C418D5" w:rsidRPr="00E70993">
        <w:rPr>
          <w:rFonts w:asciiTheme="majorHAnsi" w:hAnsiTheme="majorHAnsi" w:cs="Symbol"/>
          <w:color w:val="000000"/>
        </w:rPr>
        <w:t>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Pr>
          <w:rFonts w:asciiTheme="majorHAnsi" w:hAnsiTheme="majorHAnsi" w:cs="Times"/>
          <w:color w:val="000000"/>
        </w:rPr>
        <w:t>. T</w:t>
      </w:r>
      <w:r w:rsidR="00301847">
        <w:rPr>
          <w:rFonts w:asciiTheme="majorHAnsi" w:hAnsiTheme="majorHAnsi" w:cs="Times"/>
          <w:color w:val="000000"/>
        </w:rPr>
        <w:t xml:space="preserve">h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9664FF">
        <w:rPr>
          <w:rFonts w:asciiTheme="majorHAnsi" w:hAnsiTheme="majorHAnsi" w:cs="Times"/>
          <w:color w:val="000000"/>
        </w:rPr>
        <w:t>, indicating that the base of the vesicle</w:t>
      </w:r>
      <w:r w:rsidR="00521152">
        <w:rPr>
          <w:rFonts w:asciiTheme="majorHAnsi" w:hAnsiTheme="majorHAnsi" w:cs="Times"/>
          <w:color w:val="000000"/>
        </w:rPr>
        <w:t xml:space="preserve"> formed is</w:t>
      </w:r>
      <w:r w:rsidR="009664FF">
        <w:rPr>
          <w:rFonts w:asciiTheme="majorHAnsi" w:hAnsiTheme="majorHAnsi" w:cs="Times"/>
          <w:color w:val="000000"/>
        </w:rPr>
        <w:t xml:space="preserve"> likely at the same position</w:t>
      </w:r>
      <w:r w:rsidR="00222720">
        <w:rPr>
          <w:rFonts w:asciiTheme="majorHAnsi" w:hAnsiTheme="majorHAnsi" w:cs="Times"/>
          <w:color w:val="000000"/>
        </w:rPr>
        <w:t xml:space="preserve"> as in </w:t>
      </w:r>
      <w:r w:rsidR="0090529E">
        <w:rPr>
          <w:rFonts w:asciiTheme="majorHAnsi" w:hAnsiTheme="majorHAnsi" w:cs="Times"/>
          <w:color w:val="000000"/>
        </w:rPr>
        <w:t>WT</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Since Rvs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BC28B1">
        <w:rPr>
          <w:rFonts w:asciiTheme="majorHAnsi" w:hAnsiTheme="majorHAnsi" w:cs="Times"/>
          <w:i/>
          <w:iCs/>
          <w:color w:val="000000"/>
        </w:rPr>
        <w:t>inp51</w:t>
      </w:r>
      <w:r w:rsidR="00BC28B1" w:rsidRPr="00E70993">
        <w:rPr>
          <w:rFonts w:asciiTheme="majorHAnsi" w:hAnsiTheme="majorHAnsi" w:cs="Symbol"/>
          <w:color w:val="000000"/>
        </w:rPr>
        <w:t>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3CF971F9"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ith a role for Inp52 in vesicle uncoating,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Synaptojanins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measured by quantifying number of retractions of Sla1 after membrane begins to move inwards, or by total lack of movement in WT, rvsdel,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Rvs in single deletion strains show localizations similar to WT, but double deletion strains consists of large patches </w:t>
      </w:r>
      <w:r>
        <w:rPr>
          <w:rFonts w:asciiTheme="majorHAnsi" w:eastAsia="Times New Roman" w:hAnsiTheme="majorHAnsi" w:cs="Times New Roman"/>
          <w:sz w:val="16"/>
          <w:szCs w:val="16"/>
          <w:lang w:eastAsia="en-GB"/>
        </w:rPr>
        <w:lastRenderedPageBreak/>
        <w:t xml:space="preserve">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the fluorescent intensity maxima of the Abp1-mCherry in simultaneous dual-color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WT, inp51del and inp53del strains. Time=0 (s) for WT strains corresponds to fluorescent intensity maxima of Abp1-mCherry in dual-color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Rvs167-GFP corresponds to </w:t>
      </w:r>
      <w:r w:rsidR="00611AC4">
        <w:rPr>
          <w:rFonts w:asciiTheme="majorHAnsi" w:eastAsia="Times New Roman" w:hAnsiTheme="majorHAnsi" w:cs="Times New Roman"/>
          <w:sz w:val="16"/>
          <w:szCs w:val="16"/>
          <w:lang w:eastAsia="en-GB"/>
        </w:rPr>
        <w:lastRenderedPageBreak/>
        <w:t xml:space="preserve">fluorescent intensity maxima of Abp1-mCherry in dual-color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0D2769E6"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w:t>
      </w:r>
      <w:r w:rsidRPr="00E70993">
        <w:rPr>
          <w:rFonts w:asciiTheme="majorHAnsi" w:hAnsiTheme="majorHAnsi" w:cs="Symbol"/>
          <w:color w:val="000000"/>
        </w:rPr>
        <w:t>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w:t>
      </w:r>
      <w:r w:rsidRPr="00E70993">
        <w:rPr>
          <w:rFonts w:asciiTheme="majorHAnsi" w:hAnsiTheme="majorHAnsi" w:cs="Symbol"/>
          <w:color w:val="000000"/>
        </w:rPr>
        <w:t>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E526B">
        <w:rPr>
          <w:rFonts w:asciiTheme="majorHAnsi" w:hAnsiTheme="majorHAnsi" w:cs="Times"/>
          <w:i/>
          <w:iCs/>
          <w:color w:val="000000"/>
        </w:rPr>
        <w:t>inp51</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E526B">
        <w:rPr>
          <w:rFonts w:asciiTheme="majorHAnsi" w:hAnsiTheme="majorHAnsi" w:cs="Times"/>
          <w:i/>
          <w:iCs/>
          <w:color w:val="000000"/>
        </w:rPr>
        <w:t>inp51</w:t>
      </w:r>
      <w:r w:rsidR="00AE526B" w:rsidRPr="00E70993">
        <w:rPr>
          <w:rFonts w:asciiTheme="majorHAnsi" w:hAnsiTheme="majorHAnsi" w:cs="Symbol"/>
          <w:color w:val="000000"/>
        </w:rPr>
        <w:t>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Rvs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B019AF">
        <w:rPr>
          <w:rFonts w:asciiTheme="majorHAnsi" w:hAnsiTheme="majorHAnsi" w:cs="Times"/>
          <w:i/>
          <w:iCs/>
          <w:color w:val="000000"/>
        </w:rPr>
        <w:t>inp51</w:t>
      </w:r>
      <w:r w:rsidR="00B019AF" w:rsidRPr="00E70993">
        <w:rPr>
          <w:rFonts w:asciiTheme="majorHAnsi" w:hAnsiTheme="majorHAnsi" w:cs="Symbol"/>
          <w:color w:val="000000"/>
        </w:rPr>
        <w:t>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2323A3">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9&lt;/sup&gt;","plainTextFormattedCitation":"29","previouslyFormattedCitation":"&lt;sup&gt;29&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A228F0" w:rsidRPr="00A228F0">
        <w:rPr>
          <w:rFonts w:asciiTheme="majorHAnsi" w:eastAsia="Times New Roman" w:hAnsiTheme="majorHAnsi" w:cs="Times New Roman"/>
          <w:noProof/>
          <w:vertAlign w:val="superscript"/>
          <w:lang w:eastAsia="en-GB"/>
        </w:rPr>
        <w:t>29</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EDBF2CD"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Pr="00C26C54">
        <w:rPr>
          <w:rFonts w:asciiTheme="majorHAnsi" w:hAnsiTheme="majorHAnsi" w:cs="Times"/>
          <w:i/>
          <w:iCs/>
          <w:color w:val="000000"/>
        </w:rPr>
        <w:t>inp51</w:t>
      </w:r>
      <w:r w:rsidRPr="00C26C54">
        <w:rPr>
          <w:rFonts w:asciiTheme="majorHAnsi" w:hAnsiTheme="majorHAnsi" w:cs="Symbol"/>
          <w:color w:val="000000"/>
        </w:rPr>
        <w:t>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Pr="00C26C54">
        <w:rPr>
          <w:rFonts w:asciiTheme="majorHAnsi" w:hAnsiTheme="majorHAnsi" w:cs="Times"/>
          <w:i/>
          <w:iCs/>
          <w:color w:val="000000"/>
        </w:rPr>
        <w:t>inp51</w:t>
      </w:r>
      <w:r w:rsidRPr="00C26C54">
        <w:rPr>
          <w:rFonts w:asciiTheme="majorHAnsi" w:hAnsiTheme="majorHAnsi" w:cs="Symbol"/>
          <w:color w:val="000000"/>
        </w:rPr>
        <w:t>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3C0EED">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7&lt;/sup&gt;","plainTextFormattedCitation":"27","previouslyFormattedCitation":"&lt;sup&gt;27&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Pr="00C26C54">
        <w:rPr>
          <w:rFonts w:asciiTheme="majorHAnsi" w:eastAsia="Times New Roman" w:hAnsiTheme="majorHAnsi" w:cs="Times New Roman"/>
          <w:noProof/>
          <w:vertAlign w:val="superscript"/>
          <w:lang w:eastAsia="en-GB"/>
        </w:rPr>
        <w:t>27</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Pr="00C26C54">
        <w:rPr>
          <w:rFonts w:asciiTheme="majorHAnsi" w:hAnsiTheme="majorHAnsi" w:cs="Times"/>
          <w:i/>
          <w:iCs/>
          <w:color w:val="000000"/>
        </w:rPr>
        <w:t>inp51</w:t>
      </w:r>
      <w:r w:rsidRPr="00C26C54">
        <w:rPr>
          <w:rFonts w:asciiTheme="majorHAnsi" w:hAnsiTheme="majorHAnsi" w:cs="Symbol"/>
          <w:color w:val="000000"/>
        </w:rPr>
        <w:t>Δ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protein friction cause membrane scission ? </w:t>
      </w:r>
    </w:p>
    <w:p w14:paraId="600C2B70" w14:textId="5AB3AE0E"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3C0EED">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0&lt;/sup&gt;","plainTextFormattedCitation":"30","previouslyFormattedCitation":"&lt;sup&gt;30&lt;/sup&gt;"},"properties":{"noteIndex":0},"schema":"https://github.com/citation-style-language/schema/raw/master/csl-citation.json"}</w:instrText>
      </w:r>
      <w:r>
        <w:rPr>
          <w:rFonts w:asciiTheme="majorHAnsi" w:hAnsiTheme="majorHAnsi" w:cs="Times"/>
          <w:color w:val="000000"/>
        </w:rPr>
        <w:fldChar w:fldCharType="separate"/>
      </w:r>
      <w:r w:rsidR="00A16835" w:rsidRPr="00A16835">
        <w:rPr>
          <w:rFonts w:asciiTheme="majorHAnsi" w:hAnsiTheme="majorHAnsi" w:cs="Times"/>
          <w:noProof/>
          <w:color w:val="000000"/>
          <w:vertAlign w:val="superscript"/>
        </w:rPr>
        <w:t>30</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y molecular motors like myosins, or actin polymerization.</w:t>
      </w:r>
    </w:p>
    <w:p w14:paraId="6912277F" w14:textId="5048C583"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model </w:t>
      </w:r>
      <w:r w:rsidR="004A5F86" w:rsidRPr="007557EA">
        <w:rPr>
          <w:rFonts w:asciiTheme="majorHAnsi" w:hAnsiTheme="majorHAnsi" w:cs="Times"/>
          <w:color w:val="000000"/>
        </w:rPr>
        <w:t>predict</w:t>
      </w:r>
      <w:r w:rsidR="00150047">
        <w:rPr>
          <w:rFonts w:asciiTheme="majorHAnsi" w:hAnsiTheme="majorHAnsi" w:cs="Times"/>
          <w:color w:val="000000"/>
        </w:rPr>
        <w:t>s</w:t>
      </w:r>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4A5F86">
        <w:rPr>
          <w:rFonts w:asciiTheme="majorHAnsi" w:hAnsiTheme="majorHAnsi" w:cs="Times"/>
          <w:color w:val="000000"/>
        </w:rPr>
        <w:t xml:space="preserve"> than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of Rvs is increased</w:t>
      </w:r>
    </w:p>
    <w:p w14:paraId="72DB2838" w14:textId="78645A0E" w:rsidR="00E86BD4" w:rsidRPr="0022747A" w:rsidRDefault="007557EA" w:rsidP="00C85D8E">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 xml:space="preserve">n is performed in </w:t>
      </w:r>
      <w:r w:rsidR="00131C67">
        <w:rPr>
          <w:rFonts w:asciiTheme="majorHAnsi" w:hAnsiTheme="majorHAnsi" w:cs="Times"/>
          <w:color w:val="000000"/>
        </w:rPr>
        <w:lastRenderedPageBreak/>
        <w:t>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 of both Rvs161 and Rvs167</w:t>
      </w:r>
      <w:r w:rsidR="00277EF2">
        <w:rPr>
          <w:rFonts w:asciiTheme="majorHAnsi" w:hAnsiTheme="majorHAnsi" w:cs="Times"/>
          <w:color w:val="000000"/>
        </w:rPr>
        <w:t xml:space="preserve"> (2x</w:t>
      </w:r>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of each Rvs is generated by crossing rvs167del strain with an rvs161del strain (1x</w:t>
      </w:r>
      <w:r w:rsidR="00EA58BA">
        <w:rPr>
          <w:rFonts w:asciiTheme="majorHAnsi" w:hAnsiTheme="majorHAnsi" w:cs="Times"/>
          <w:color w:val="000000"/>
        </w:rPr>
        <w:t>d</w:t>
      </w:r>
      <w:r w:rsidR="00B8683A">
        <w:rPr>
          <w:rFonts w:asciiTheme="majorHAnsi" w:hAnsiTheme="majorHAnsi" w:cs="Times"/>
          <w:color w:val="000000"/>
        </w:rPr>
        <w:t>).</w:t>
      </w:r>
    </w:p>
    <w:p w14:paraId="78CE9CEE" w14:textId="65604977" w:rsidR="005F0D59" w:rsidRDefault="0063436D" w:rsidP="00280956">
      <w:pPr>
        <w:widowControl w:val="0"/>
        <w:autoSpaceDE w:val="0"/>
        <w:autoSpaceDN w:val="0"/>
        <w:adjustRightInd w:val="0"/>
        <w:spacing w:after="240"/>
        <w:rPr>
          <w:rFonts w:asciiTheme="majorHAnsi" w:hAnsiTheme="majorHAnsi" w:cs="Times"/>
          <w:color w:val="000000"/>
        </w:rPr>
      </w:pPr>
      <w:r>
        <w:rPr>
          <w:rFonts w:asciiTheme="majorHAnsi" w:hAnsiTheme="majorHAnsi" w:cs="Times"/>
          <w:noProof/>
          <w:color w:val="000000"/>
          <w:lang w:eastAsia="en-GB"/>
        </w:rPr>
        <w:drawing>
          <wp:inline distT="0" distB="0" distL="0" distR="0" wp14:anchorId="613AD795" wp14:editId="63292DA4">
            <wp:extent cx="5715000" cy="5496560"/>
            <wp:effectExtent l="0" t="0" r="0" b="0"/>
            <wp:docPr id="48" name="Picture 48" descr="../../../../../../../../../Desktop/dm/thesis_git/cloned/figures/results_final/rvs_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ktop/dm/thesis_git/cloned/figures/results_final/rvs_h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5000" cy="5496560"/>
                    </a:xfrm>
                    <a:prstGeom prst="rect">
                      <a:avLst/>
                    </a:prstGeom>
                    <a:noFill/>
                    <a:ln>
                      <a:noFill/>
                    </a:ln>
                  </pic:spPr>
                </pic:pic>
              </a:graphicData>
            </a:graphic>
          </wp:inline>
        </w:drawing>
      </w:r>
      <w:r w:rsidR="005F0D59">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sidR="005F0D59">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0B6C3073" w14:textId="72B04FDC" w:rsidR="00AD669B" w:rsidRPr="00AD669B" w:rsidRDefault="002F239E" w:rsidP="009044A0">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Rvs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Rvs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he maximum number of Rvs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r w:rsidR="007557EA" w:rsidRPr="007557EA">
        <w:rPr>
          <w:rFonts w:asciiTheme="majorHAnsi" w:hAnsiTheme="majorHAnsi" w:cs="Times"/>
          <w:color w:val="000000"/>
        </w:rPr>
        <w:t>Rvs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w:t>
      </w:r>
      <w:r w:rsidR="007557EA" w:rsidRPr="007557EA">
        <w:rPr>
          <w:rFonts w:asciiTheme="majorHAnsi" w:hAnsiTheme="majorHAnsi" w:cs="Times"/>
          <w:color w:val="000000"/>
        </w:rPr>
        <w:lastRenderedPageBreak/>
        <w:t xml:space="preserve">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r w:rsidR="00A82A80">
        <w:rPr>
          <w:rFonts w:asciiTheme="majorHAnsi" w:hAnsiTheme="majorHAnsi" w:cs="Times"/>
          <w:color w:val="000000"/>
        </w:rPr>
        <w:t xml:space="preserve">Rvs accumulation takes the same amount of time in 1xh as in 2xh: </w:t>
      </w:r>
      <w:r w:rsidR="00135ABB">
        <w:rPr>
          <w:rFonts w:asciiTheme="majorHAnsi" w:hAnsiTheme="majorHAnsi" w:cs="Times"/>
          <w:color w:val="000000"/>
        </w:rPr>
        <w:t xml:space="preserve">rate at which Rvs molecules is </w:t>
      </w:r>
      <w:r w:rsidR="00DB5C21">
        <w:rPr>
          <w:rFonts w:asciiTheme="majorHAnsi" w:hAnsiTheme="majorHAnsi" w:cs="Times"/>
          <w:color w:val="000000"/>
        </w:rPr>
        <w:t>recruited to endocytic sites is 1.6x in Rvs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Rvs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Rvs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14D554E6" w:rsidR="00DC1850" w:rsidRDefault="00EE4D5E" w:rsidP="00EE4D5E">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2B681089" wp14:editId="4CC1BB9D">
            <wp:extent cx="5240655" cy="5871324"/>
            <wp:effectExtent l="0" t="0" r="0" b="0"/>
            <wp:docPr id="3" name="Picture 3" descr="../figures/results_final/protein_fric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results_final/protein_friction3.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985" cy="5873934"/>
                    </a:xfrm>
                    <a:prstGeom prst="rect">
                      <a:avLst/>
                    </a:prstGeom>
                    <a:noFill/>
                    <a:ln>
                      <a:noFill/>
                    </a:ln>
                  </pic:spPr>
                </pic:pic>
              </a:graphicData>
            </a:graphic>
          </wp:inline>
        </w:drawing>
      </w: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5C5FEF1F"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6DDA6225" w14:textId="77777777" w:rsidR="00AD669B" w:rsidRDefault="00AD669B" w:rsidP="009044A0">
      <w:pPr>
        <w:widowControl w:val="0"/>
        <w:autoSpaceDE w:val="0"/>
        <w:autoSpaceDN w:val="0"/>
        <w:adjustRightInd w:val="0"/>
        <w:rPr>
          <w:rFonts w:asciiTheme="majorHAnsi" w:eastAsia="Times New Roman" w:hAnsiTheme="majorHAnsi" w:cs="Times New Roman"/>
          <w:sz w:val="16"/>
          <w:szCs w:val="16"/>
          <w:lang w:eastAsia="en-GB"/>
        </w:rPr>
      </w:pP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68DDFE58" w:rsidR="00EE4D5E" w:rsidRDefault="00634114"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drawing>
          <wp:inline distT="0" distB="0" distL="0" distR="0" wp14:anchorId="47473E76" wp14:editId="1D6225DE">
            <wp:extent cx="5200941" cy="3755915"/>
            <wp:effectExtent l="0" t="0" r="0" b="3810"/>
            <wp:docPr id="5" name="Picture 5"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results_final/protein_frictionB.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4527" cy="3758504"/>
                    </a:xfrm>
                    <a:prstGeom prst="rect">
                      <a:avLst/>
                    </a:prstGeom>
                    <a:noFill/>
                    <a:ln>
                      <a:noFill/>
                    </a:ln>
                  </pic:spPr>
                </pic:pic>
              </a:graphicData>
            </a:graphic>
          </wp:inline>
        </w:drawing>
      </w:r>
    </w:p>
    <w:p w14:paraId="7C2B71AC"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29B4C54D"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D669B">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Sla1 and Rvs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Rvs,</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Sla1 movement, Rvs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77777777"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molecule numbers are shown in Fig.2.9B,C.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Rvs is similar for the 4xd, 2xd and 1xd. In the 1x strain, however, the centroid disappears immediately after scission, suggesting that there is reduced Rvs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50F417DC"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r w:rsidR="00DF6C74">
        <w:rPr>
          <w:rFonts w:asciiTheme="majorHAnsi" w:eastAsia="Times New Roman" w:hAnsiTheme="majorHAnsi" w:cs="Times New Roman"/>
          <w:lang w:eastAsia="en-GB"/>
        </w:rPr>
        <w:t xml:space="preserve">Rvs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Rvs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mol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Recruitment of Rvs is not directly proportionate to gene copy number: maximum number of Rvs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Rvs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In the 1x Rvs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Rvs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Rvs,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xml:space="preserve">, and scaled them to 2xd to obtain a ratio of </w:t>
      </w:r>
      <w:r w:rsidR="005F5B55">
        <w:rPr>
          <w:rFonts w:asciiTheme="majorHAnsi" w:eastAsia="Times New Roman" w:hAnsiTheme="majorHAnsi" w:cs="Times New Roman"/>
          <w:lang w:eastAsia="en-GB"/>
        </w:rPr>
        <w:lastRenderedPageBreak/>
        <w:t>cytoplasmic intensity compared to the WT</w:t>
      </w:r>
      <w:r w:rsidR="006026D7">
        <w:rPr>
          <w:rFonts w:asciiTheme="majorHAnsi" w:eastAsia="Times New Roman" w:hAnsiTheme="majorHAnsi" w:cs="Times New Roman"/>
          <w:lang w:eastAsia="en-GB"/>
        </w:rPr>
        <w:t xml:space="preserve">. </w:t>
      </w:r>
      <w:r w:rsidR="006A58F6">
        <w:rPr>
          <w:rFonts w:asciiTheme="majorHAnsi" w:eastAsia="Times New Roman" w:hAnsiTheme="majorHAnsi" w:cs="Times New Roman"/>
          <w:lang w:eastAsia="en-GB"/>
        </w:rPr>
        <w:t xml:space="preserve">As seen in </w:t>
      </w:r>
      <w:r w:rsidR="006A58F6" w:rsidRPr="00C6607F">
        <w:rPr>
          <w:rFonts w:asciiTheme="majorHAnsi" w:eastAsia="Times New Roman" w:hAnsiTheme="majorHAnsi" w:cs="Times New Roman"/>
          <w:color w:val="FF0000"/>
          <w:lang w:eastAsia="en-GB"/>
        </w:rPr>
        <w:t>TABLE</w:t>
      </w:r>
      <w:r w:rsidR="001D52C4" w:rsidRPr="00C6607F">
        <w:rPr>
          <w:rFonts w:asciiTheme="majorHAnsi" w:eastAsia="Times New Roman" w:hAnsiTheme="majorHAnsi" w:cs="Times New Roman"/>
          <w:color w:val="FF0000"/>
          <w:lang w:eastAsia="en-GB"/>
        </w:rPr>
        <w:t>2</w:t>
      </w:r>
      <w:r w:rsidR="006A58F6">
        <w:rPr>
          <w:rFonts w:asciiTheme="majorHAnsi" w:eastAsia="Times New Roman" w:hAnsiTheme="majorHAnsi" w:cs="Times New Roman"/>
          <w:lang w:eastAsia="en-GB"/>
        </w:rPr>
        <w:t xml:space="preserve">, the number of molecules recruited to endocytic sites scales with the amount of protein in the cytoplasm.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DA0A24">
      <w:pPr>
        <w:widowControl w:val="0"/>
        <w:autoSpaceDE w:val="0"/>
        <w:autoSpaceDN w:val="0"/>
        <w:adjustRightInd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2787FCF8"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 xml:space="preserve">4xd, 2xd, and 1xd diploid cells. Abp1 numbers her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Picco et al. that uses GFP instead of mCherry.</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Fig2.9D shows that e</w:t>
      </w:r>
      <w:r>
        <w:rPr>
          <w:rFonts w:asciiTheme="majorHAnsi" w:eastAsia="Times New Roman" w:hAnsiTheme="majorHAnsi" w:cs="Times New Roman"/>
          <w:lang w:eastAsia="en-GB"/>
        </w:rPr>
        <w:t xml:space="preserve">ven though the number of Rvs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Rvs gene copies, </w:t>
      </w:r>
      <w:r>
        <w:rPr>
          <w:rFonts w:asciiTheme="majorHAnsi" w:eastAsia="Times New Roman" w:hAnsiTheme="majorHAnsi" w:cs="Times New Roman"/>
          <w:lang w:eastAsia="en-GB"/>
        </w:rPr>
        <w:t xml:space="preserve">the same amount of Abp1 is recruited to endocytic sites in all three cases.  </w:t>
      </w:r>
      <w:r w:rsidR="00D603F1">
        <w:rPr>
          <w:rFonts w:asciiTheme="majorHAnsi" w:eastAsia="Times New Roman" w:hAnsiTheme="majorHAnsi" w:cs="Times New Roman"/>
          <w:lang w:eastAsia="en-GB"/>
        </w:rPr>
        <w:t xml:space="preserve">In the Abp1 quantification in this case, only one allele of Abp1 is tagged with mCherry. The total amount of Abp1 is double the numbers reported here. </w:t>
      </w:r>
      <w:r w:rsidR="00D8422C">
        <w:rPr>
          <w:rFonts w:asciiTheme="majorHAnsi" w:eastAsia="Times New Roman" w:hAnsiTheme="majorHAnsi" w:cs="Times New Roman"/>
          <w:lang w:eastAsia="en-GB"/>
        </w:rPr>
        <w:t xml:space="preserve">Although Abp1 takes longer to reach these numbers, the maximum </w:t>
      </w:r>
      <w:r w:rsidR="00477F8D">
        <w:rPr>
          <w:rFonts w:asciiTheme="majorHAnsi" w:eastAsia="Times New Roman" w:hAnsiTheme="majorHAnsi" w:cs="Times New Roman"/>
          <w:lang w:eastAsia="en-GB"/>
        </w:rPr>
        <w:t xml:space="preserve">amount of Ab1 is the same in all cases.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Rvs g</w:t>
      </w:r>
      <w:r w:rsidR="00E62441">
        <w:rPr>
          <w:rFonts w:asciiTheme="majorHAnsi" w:eastAsia="Times New Roman" w:hAnsiTheme="majorHAnsi" w:cs="Times New Roman"/>
          <w:lang w:eastAsia="en-GB"/>
        </w:rPr>
        <w:t xml:space="preserve">ene duplication data suggests that even if Rvs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Rvs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Rvs.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actin network. </w:t>
      </w:r>
    </w:p>
    <w:p w14:paraId="5F0FEA39" w14:textId="77777777" w:rsidR="005633E3" w:rsidRPr="00AD669B" w:rsidRDefault="005633E3" w:rsidP="00DA0A24">
      <w:pPr>
        <w:widowControl w:val="0"/>
        <w:autoSpaceDE w:val="0"/>
        <w:autoSpaceDN w:val="0"/>
        <w:adjustRightInd w:val="0"/>
        <w:rPr>
          <w:rFonts w:asciiTheme="majorHAnsi" w:hAnsiTheme="majorHAnsi" w:cs="Times"/>
          <w:b/>
          <w:color w:val="000000"/>
          <w:u w:val="single"/>
        </w:rPr>
      </w:pP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881E84">
      <w:pPr>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063C3798"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34246E">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1&lt;/sup&gt;","plainTextFormattedCitation":"31","previouslyFormattedCitation":"&lt;sup&gt;31&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34246E" w:rsidRPr="00A16835">
        <w:rPr>
          <w:rFonts w:asciiTheme="majorHAnsi" w:eastAsia="Times New Roman" w:hAnsiTheme="majorHAnsi" w:cs="Times New Roman"/>
          <w:noProof/>
          <w:vertAlign w:val="superscript"/>
          <w:lang w:eastAsia="en-GB"/>
        </w:rPr>
        <w:t>31</w:t>
      </w:r>
      <w:r w:rsidR="0034246E">
        <w:rPr>
          <w:rFonts w:asciiTheme="majorHAnsi" w:eastAsia="Times New Roman" w:hAnsiTheme="majorHAnsi" w:cs="Times New Roman"/>
          <w:lang w:eastAsia="en-GB"/>
        </w:rPr>
        <w:fldChar w:fldCharType="end"/>
      </w:r>
      <w:r w:rsidR="008A17EC" w:rsidRPr="00233DFC">
        <w:rPr>
          <w:rFonts w:asciiTheme="majorHAnsi" w:eastAsia="Times New Roman" w:hAnsiTheme="majorHAnsi" w:cs="Times New Roman"/>
          <w:lang w:eastAsia="en-GB"/>
        </w:rPr>
        <w:t>:\\</w:t>
      </w:r>
    </w:p>
    <w:p w14:paraId="023A9005"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e a defined membrane interface\\</w:t>
      </w:r>
    </w:p>
    <w:p w14:paraId="1BB3B4C2"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st have an intrinsic curvature\\</w:t>
      </w:r>
    </w:p>
    <w:p w14:paraId="582A3F02"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ent be rigid in structure, and\\</w:t>
      </w:r>
    </w:p>
    <w:p w14:paraId="67C019F9" w14:textId="77777777"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271EFA89"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A87D6E" w:rsidRPr="002F12CC">
        <w:rPr>
          <w:rFonts w:asciiTheme="majorHAnsi" w:hAnsiTheme="majorHAnsi"/>
        </w:rPr>
        <w:t xml:space="preserve"> (Peter 2004, Gallop 2006, Weissenhorn 2005),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oligomerize into large assemblies on tubes (Mim 2012, Mizuno 2010, Takei 1999, Yin 2009</w:t>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3C0EED">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32&lt;/sup&gt;","plainTextFormattedCitation":"32","previouslyFormattedCitation":"&lt;sup&gt;32&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A16835" w:rsidRPr="00A16835">
        <w:rPr>
          <w:rFonts w:asciiTheme="majorHAnsi" w:eastAsia="Times New Roman" w:hAnsiTheme="majorHAnsi" w:cs="Times New Roman"/>
          <w:noProof/>
          <w:vertAlign w:val="superscript"/>
          <w:lang w:eastAsia="en-GB"/>
        </w:rPr>
        <w:t>32</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6555A6AF"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11FA">
        <w:rPr>
          <w:rFonts w:asciiTheme="majorHAnsi" w:eastAsia="Times New Roman" w:hAnsiTheme="majorHAnsi" w:cs="Times New Roman"/>
          <w:lang w:eastAsia="en-GB"/>
        </w:rPr>
        <w:t>s</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95C2D">
        <w:rPr>
          <w:rFonts w:asciiTheme="majorHAnsi" w:eastAsia="Times New Roman" w:hAnsiTheme="majorHAnsi" w:cs="Times New Roman"/>
          <w:lang w:eastAsia="en-GB"/>
        </w:rPr>
        <w:t>s</w:t>
      </w:r>
      <w:r w:rsidR="004B7F0A">
        <w:rPr>
          <w:rFonts w:asciiTheme="majorHAnsi" w:eastAsia="Times New Roman" w:hAnsiTheme="majorHAnsi" w:cs="Times New Roman"/>
          <w:lang w:eastAsia="en-GB"/>
        </w:rPr>
        <w:t xml:space="preserve"> vesiculation</w:t>
      </w:r>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dropping-particle":"","family":"Hong","given":"SH","non-dropping-particle":"","parse-names":false,"suffix":""},{"dropping-particle":"","family":"Zhang","given":"F","non-dropping-particle":"","parse-names":false,"suffix":""},{"dropping-particle":"","family":"Zenzer","given":"N","non-dropping-particle":"","parse-names":false,"suffix":""},{"dropping-particle":"","family":"Feng","given":"Y","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lt;sup&gt;33,34&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3,34</w:t>
      </w:r>
      <w:r w:rsidR="006E44D5">
        <w:rPr>
          <w:rFonts w:asciiTheme="majorHAnsi" w:eastAsia="Times New Roman" w:hAnsiTheme="majorHAnsi" w:cs="Times New Roman"/>
          <w:lang w:eastAsia="en-GB"/>
        </w:rPr>
        <w:fldChar w:fldCharType="end"/>
      </w:r>
      <w:r w:rsidR="00881E84" w:rsidRPr="00233DFC">
        <w:rPr>
          <w:rFonts w:asciiTheme="majorHAnsi" w:eastAsia="Times New Roman" w:hAnsiTheme="majorHAnsi" w:cs="Times New Roman"/>
          <w:lang w:eastAsia="en-GB"/>
        </w:rPr>
        <w:t xml:space="preserve">. </w:t>
      </w:r>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invaginating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Actin forces, membrane rigidity, tension, and turgor pressure result in </w:t>
      </w:r>
      <w:r w:rsidR="00FE3ADA">
        <w:rPr>
          <w:rFonts w:asciiTheme="majorHAnsi" w:eastAsia="Times New Roman" w:hAnsiTheme="majorHAnsi" w:cs="Times New Roman"/>
          <w:lang w:eastAsia="en-GB"/>
        </w:rPr>
        <w:t>a wide 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lastRenderedPageBreak/>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DA4C04">
      <w:pPr>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r w:rsidR="00E43EAB">
        <w:rPr>
          <w:rFonts w:asciiTheme="majorHAnsi" w:eastAsia="Times New Roman" w:hAnsiTheme="majorHAnsi" w:cs="Times New Roman"/>
          <w:lang w:eastAsia="en-GB"/>
        </w:rPr>
        <w:t>Rvs</w:t>
      </w:r>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Rvs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r w:rsidR="00CE2781">
        <w:rPr>
          <w:rFonts w:asciiTheme="majorHAnsi" w:eastAsia="Times New Roman" w:hAnsiTheme="majorHAnsi" w:cs="Times New Roman"/>
          <w:lang w:eastAsia="en-GB"/>
        </w:rPr>
        <w:t xml:space="preserve">Rvs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Sla1 and Rvs</w:t>
      </w:r>
      <w:r>
        <w:rPr>
          <w:rFonts w:asciiTheme="majorHAnsi" w:eastAsia="Times New Roman" w:hAnsiTheme="majorHAnsi" w:cs="Times New Roman"/>
          <w:lang w:eastAsia="en-GB"/>
        </w:rPr>
        <w:t xml:space="preserve">  in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Rvs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duplicated Rvs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111B64FE"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Rvs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F60E11">
        <w:rPr>
          <w:rFonts w:asciiTheme="majorHAnsi" w:eastAsia="Times New Roman" w:hAnsiTheme="majorHAnsi" w:cs="Times New Roman"/>
          <w:lang w:eastAsia="en-GB"/>
        </w:rPr>
        <w:t>2.10</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w:t>
      </w:r>
      <w:r w:rsidR="00A538BF">
        <w:rPr>
          <w:rFonts w:asciiTheme="majorHAnsi" w:eastAsia="Times New Roman" w:hAnsiTheme="majorHAnsi" w:cs="Times New Roman"/>
          <w:lang w:eastAsia="en-GB"/>
        </w:rPr>
        <w:t>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to </w:t>
      </w:r>
      <w:r w:rsidR="009A62DE">
        <w:rPr>
          <w:rFonts w:asciiTheme="majorHAnsi" w:eastAsia="Times New Roman" w:hAnsiTheme="majorHAnsi" w:cs="Times New Roman"/>
          <w:lang w:eastAsia="en-GB"/>
        </w:rPr>
        <w:t>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4FA60443"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nm/s. While duplication of the full-length Rvs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77777777" w:rsidR="00CD4634" w:rsidRDefault="00CD4634" w:rsidP="00786733">
      <w:pPr>
        <w:rPr>
          <w:rFonts w:asciiTheme="majorHAnsi" w:eastAsia="Times New Roman" w:hAnsiTheme="majorHAnsi" w:cs="Times New Roman"/>
          <w:lang w:eastAsia="en-GB"/>
        </w:rPr>
      </w:pPr>
    </w:p>
    <w:p w14:paraId="576B6690" w14:textId="7DA1CA53" w:rsidR="00E86BD4" w:rsidRDefault="00E86BD4" w:rsidP="00DA4C04">
      <w:pPr>
        <w:rPr>
          <w:rFonts w:asciiTheme="majorHAnsi" w:eastAsia="Times New Roman" w:hAnsiTheme="majorHAnsi" w:cs="Times New Roman"/>
          <w:lang w:eastAsia="en-GB"/>
        </w:rPr>
      </w:pPr>
    </w:p>
    <w:p w14:paraId="7D8A28BF" w14:textId="5C95A3D6" w:rsidR="002F21B9" w:rsidRDefault="00786733"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202A06F2" wp14:editId="28EE6496">
            <wp:extent cx="5725160" cy="6348730"/>
            <wp:effectExtent l="0" t="0" r="0" b="0"/>
            <wp:docPr id="51" name="Picture 51" descr="../../../../../../../../../Desktop/dm/thesis_git/cloned/figures/results_final/scaffolding_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dm/thesis_git/cloned/figures/results_final/scaffolding_ov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348730"/>
                    </a:xfrm>
                    <a:prstGeom prst="rect">
                      <a:avLst/>
                    </a:prstGeom>
                    <a:noFill/>
                    <a:ln>
                      <a:noFill/>
                    </a:ln>
                  </pic:spPr>
                </pic:pic>
              </a:graphicData>
            </a:graphic>
          </wp:inline>
        </w:drawing>
      </w:r>
    </w:p>
    <w:p w14:paraId="473E3275" w14:textId="73B3FA9B" w:rsidR="001A10A3" w:rsidRDefault="001A10A3" w:rsidP="001A10A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10</w:t>
      </w:r>
      <w:r>
        <w:rPr>
          <w:rFonts w:asciiTheme="majorHAnsi" w:eastAsia="Times New Roman" w:hAnsiTheme="majorHAnsi" w:cs="Times New Roman"/>
          <w:sz w:val="16"/>
          <w:szCs w:val="16"/>
          <w:lang w:eastAsia="en-GB"/>
        </w:rPr>
        <w:t xml:space="preserve"> A: Averaged centroid movement of Sla1-GFP in diploid strains consisting of 1, 2, and 4 copies of the Rvs161 and Rvs167 genes. Sla1-GFP for 2x and 4x copies of Rvs are aligned so that Time=0 (s) corresponds to fluorescent intensity maxima of Abp1-mCherry in corresponding dual-color imaging. Sla1-GFP for 1x strain was shifted to move inwards at the same time as the other two.</w:t>
      </w:r>
    </w:p>
    <w:p w14:paraId="384A2A10" w14:textId="38229004" w:rsidR="002F21B9" w:rsidRDefault="001A10A3" w:rsidP="001A10A3">
      <w:pPr>
        <w:rPr>
          <w:rFonts w:asciiTheme="majorHAnsi" w:eastAsia="Times New Roman" w:hAnsiTheme="majorHAnsi" w:cs="Times New Roman"/>
          <w:lang w:eastAsia="en-GB"/>
        </w:rPr>
      </w:pPr>
      <w:r>
        <w:rPr>
          <w:rFonts w:asciiTheme="majorHAnsi" w:eastAsia="Times New Roman" w:hAnsiTheme="majorHAnsi" w:cs="Times New Roman"/>
          <w:sz w:val="16"/>
          <w:szCs w:val="16"/>
          <w:lang w:eastAsia="en-GB"/>
        </w:rPr>
        <w:t>B:</w:t>
      </w:r>
    </w:p>
    <w:p w14:paraId="103C7943" w14:textId="77777777" w:rsidR="002F21B9" w:rsidRDefault="002F21B9" w:rsidP="00DA4C04">
      <w:pPr>
        <w:rPr>
          <w:rFonts w:asciiTheme="majorHAnsi" w:eastAsia="Times New Roman" w:hAnsiTheme="majorHAnsi" w:cs="Times New Roman"/>
          <w:lang w:eastAsia="en-GB"/>
        </w:rPr>
      </w:pPr>
    </w:p>
    <w:p w14:paraId="3C67074E" w14:textId="77777777" w:rsidR="002F21B9" w:rsidRDefault="002F21B9" w:rsidP="00DA4C04">
      <w:pPr>
        <w:rPr>
          <w:rFonts w:asciiTheme="majorHAnsi" w:eastAsia="Times New Roman" w:hAnsiTheme="majorHAnsi" w:cs="Times New Roman"/>
          <w:lang w:eastAsia="en-GB"/>
        </w:rPr>
      </w:pPr>
    </w:p>
    <w:p w14:paraId="57900720" w14:textId="77777777" w:rsidR="002F21B9" w:rsidRDefault="002F21B9" w:rsidP="00DA4C04">
      <w:pPr>
        <w:rPr>
          <w:rFonts w:asciiTheme="majorHAnsi" w:eastAsia="Times New Roman" w:hAnsiTheme="majorHAnsi" w:cs="Times New Roman"/>
          <w:lang w:eastAsia="en-GB"/>
        </w:rPr>
      </w:pPr>
    </w:p>
    <w:p w14:paraId="4B6E393B" w14:textId="77777777" w:rsidR="002F21B9" w:rsidRDefault="002F21B9" w:rsidP="00DA4C04">
      <w:pPr>
        <w:rPr>
          <w:rFonts w:asciiTheme="majorHAnsi" w:eastAsia="Times New Roman" w:hAnsiTheme="majorHAnsi" w:cs="Times New Roman"/>
          <w:lang w:eastAsia="en-GB"/>
        </w:rPr>
      </w:pP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4CB59C83" w:rsidR="00E86BD4" w:rsidRDefault="00CD4030"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35C3E54"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 xml:space="preserve">In yeast, a high turgor pressure of 0.6-0.8 MPa pushes the plasma membrane against the cell </w:t>
      </w:r>
      <w:r w:rsidRPr="003C0FCC">
        <w:rPr>
          <w:rFonts w:asciiTheme="majorHAnsi" w:eastAsia="Times New Roman" w:hAnsiTheme="majorHAnsi" w:cs="Times New Roman"/>
          <w:lang w:eastAsia="en-GB"/>
        </w:rPr>
        <w:lastRenderedPageBreak/>
        <w:t>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In</w:t>
      </w:r>
      <w:r>
        <w:rPr>
          <w:rFonts w:asciiTheme="majorHAnsi" w:eastAsia="Times New Roman" w:hAnsiTheme="majorHAnsi" w:cs="Times New Roman"/>
          <w:lang w:eastAsia="en-GB"/>
        </w:rPr>
        <w:t xml:space="preserve">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7BBAEE6D"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Pr>
          <w:rFonts w:asciiTheme="majorHAnsi" w:eastAsia="Times New Roman" w:hAnsiTheme="majorHAnsi" w:cs="Times New Roman"/>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867DC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35&lt;/sup&gt;","plainTextFormattedCitation":"35"},"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67DC1" w:rsidRPr="00867DC1">
        <w:rPr>
          <w:rFonts w:asciiTheme="majorHAnsi" w:eastAsia="Times New Roman" w:hAnsiTheme="majorHAnsi" w:cs="Times New Roman"/>
          <w:noProof/>
          <w:vertAlign w:val="superscript"/>
          <w:lang w:eastAsia="en-GB"/>
        </w:rPr>
        <w:t>35</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784939B9" w14:textId="77777777" w:rsidR="00F35682" w:rsidRDefault="00F35682" w:rsidP="004F6184">
      <w:pPr>
        <w:rPr>
          <w:rFonts w:asciiTheme="majorHAnsi" w:eastAsia="Times New Roman" w:hAnsiTheme="majorHAnsi" w:cs="Times New Roman"/>
          <w:lang w:eastAsia="en-GB"/>
        </w:rPr>
      </w:pPr>
    </w:p>
    <w:p w14:paraId="2F6E6CF1" w14:textId="77777777" w:rsidR="003C0FCC" w:rsidRDefault="003C0FCC" w:rsidP="004F6184">
      <w:pPr>
        <w:rPr>
          <w:rFonts w:asciiTheme="majorHAnsi" w:eastAsia="Times New Roman" w:hAnsiTheme="majorHAnsi" w:cs="Times New Roman"/>
          <w:lang w:eastAsia="en-GB"/>
        </w:rPr>
      </w:pPr>
    </w:p>
    <w:p w14:paraId="5B2F9597" w14:textId="77777777" w:rsidR="0003477D" w:rsidRDefault="0003477D" w:rsidP="004F6184">
      <w:pPr>
        <w:rPr>
          <w:rFonts w:asciiTheme="majorHAnsi" w:eastAsia="Times New Roman" w:hAnsiTheme="majorHAnsi" w:cs="Times New Roman"/>
          <w:b/>
          <w:sz w:val="28"/>
          <w:szCs w:val="28"/>
          <w:lang w:eastAsia="en-GB"/>
        </w:rPr>
      </w:pPr>
    </w:p>
    <w:p w14:paraId="7D6119B6" w14:textId="77777777" w:rsidR="0003477D" w:rsidRDefault="0003477D" w:rsidP="004F6184">
      <w:pPr>
        <w:rPr>
          <w:rFonts w:asciiTheme="majorHAnsi" w:eastAsia="Times New Roman" w:hAnsiTheme="majorHAnsi" w:cs="Times New Roman"/>
          <w:b/>
          <w:sz w:val="28"/>
          <w:szCs w:val="28"/>
          <w:lang w:eastAsia="en-GB"/>
        </w:rPr>
      </w:pP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4F618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w:t>
      </w:r>
      <w:r w:rsidR="00CD4030">
        <w:rPr>
          <w:rFonts w:asciiTheme="majorHAnsi" w:eastAsia="Times New Roman" w:hAnsiTheme="majorHAnsi" w:cs="Times New Roman"/>
          <w:b/>
          <w:sz w:val="28"/>
          <w:szCs w:val="28"/>
          <w:lang w:eastAsia="en-GB"/>
        </w:rPr>
        <w:t>Requirement for Rvs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38AFF205"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lastRenderedPageBreak/>
        <w:t xml:space="preserve">In order to test if the role of the Rvs scaffold is to counter the membrane constricting effect of turgor pressure, I studied Sla1 and Rvs in </w:t>
      </w:r>
      <w:r w:rsidR="00DC7A64">
        <w:rPr>
          <w:rFonts w:asciiTheme="majorHAnsi" w:eastAsia="Times New Roman" w:hAnsiTheme="majorHAnsi" w:cs="Times New Roman"/>
          <w:lang w:eastAsia="en-GB"/>
        </w:rPr>
        <w:t xml:space="preserve">WT and rvs167del </w:t>
      </w:r>
      <w:r>
        <w:rPr>
          <w:rFonts w:asciiTheme="majorHAnsi" w:eastAsia="Times New Roman" w:hAnsiTheme="majorHAnsi" w:cs="Times New Roman"/>
          <w:lang w:eastAsia="en-GB"/>
        </w:rPr>
        <w:t xml:space="preserve">cells treated with 0.2M sorbitol. At higher concentrations of sorbitol, cells shrivel and die </w:t>
      </w:r>
      <w:r w:rsidRPr="0003477D">
        <w:rPr>
          <w:rFonts w:asciiTheme="majorHAnsi" w:eastAsia="Times New Roman" w:hAnsiTheme="majorHAnsi" w:cs="Times New Roman"/>
          <w:color w:val="FF0000"/>
          <w:lang w:eastAsia="en-GB"/>
        </w:rPr>
        <w:t>[ref]</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77777777" w:rsidR="006E64A3" w:rsidRDefault="00DC7A64"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1, Sla1 movement </w:t>
      </w:r>
      <w:r w:rsidR="007E2873">
        <w:rPr>
          <w:rFonts w:asciiTheme="majorHAnsi" w:eastAsia="Times New Roman" w:hAnsiTheme="majorHAnsi" w:cs="Times New Roman"/>
          <w:color w:val="000000" w:themeColor="text1"/>
          <w:lang w:eastAsia="en-GB"/>
        </w:rPr>
        <w:t xml:space="preserve">in WT and rvs167 del cells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S.pombe data from Basu et al</w:t>
      </w:r>
      <w:r w:rsidR="000C1583">
        <w:rPr>
          <w:rFonts w:asciiTheme="majorHAnsi" w:eastAsia="Times New Roman" w:hAnsiTheme="majorHAnsi" w:cs="Times New Roman"/>
          <w:color w:val="000000" w:themeColor="text1"/>
          <w:lang w:eastAsia="en-GB"/>
        </w:rPr>
        <w:t xml:space="preserve">. In rvs167del cells, Sla1 moves to about 80nm. In rvs167del 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Rvs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4988D341"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del 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4A342E3" w14:textId="77777777"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777777" w:rsidR="00776637" w:rsidRDefault="00776637">
      <w:pPr>
        <w:rPr>
          <w:rFonts w:asciiTheme="majorHAnsi" w:hAnsiTheme="majorHAnsi"/>
        </w:rPr>
      </w:pPr>
    </w:p>
    <w:p w14:paraId="2DF4795F" w14:textId="77777777" w:rsidR="00776637" w:rsidRDefault="00776637">
      <w:pPr>
        <w:rPr>
          <w:rFonts w:asciiTheme="majorHAnsi" w:hAnsiTheme="majorHAnsi"/>
        </w:rPr>
      </w:pPr>
    </w:p>
    <w:p w14:paraId="16E0EC7C" w14:textId="77777777" w:rsidR="00776637" w:rsidRDefault="00776637">
      <w:pPr>
        <w:rPr>
          <w:rFonts w:asciiTheme="majorHAnsi" w:hAnsiTheme="majorHAnsi"/>
        </w:rPr>
      </w:pPr>
    </w:p>
    <w:p w14:paraId="23908A9B" w14:textId="5157894A" w:rsidR="00867DC1" w:rsidRPr="00867DC1" w:rsidRDefault="00162CF0" w:rsidP="00867DC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67DC1" w:rsidRPr="00867DC1">
        <w:rPr>
          <w:rFonts w:ascii="Calibri Light" w:eastAsia="Times New Roman" w:hAnsi="Calibri Light" w:cs="Times New Roman"/>
          <w:noProof/>
        </w:rPr>
        <w:t>1.</w:t>
      </w:r>
      <w:r w:rsidR="00867DC1" w:rsidRPr="00867DC1">
        <w:rPr>
          <w:rFonts w:ascii="Calibri Light" w:eastAsia="Times New Roman" w:hAnsi="Calibri Light" w:cs="Times New Roman"/>
          <w:noProof/>
        </w:rPr>
        <w:tab/>
        <w:t xml:space="preserve">Picco, A., Mund, M., Ries, J., Nédélec, F. &amp; Kaksonen, M. Visualizing the functional architecture of the endocytic machinery. </w:t>
      </w:r>
      <w:r w:rsidR="00867DC1" w:rsidRPr="00867DC1">
        <w:rPr>
          <w:rFonts w:ascii="Calibri Light" w:eastAsia="Times New Roman" w:hAnsi="Calibri Light" w:cs="Times New Roman"/>
          <w:i/>
          <w:iCs/>
          <w:noProof/>
        </w:rPr>
        <w:t>Elife</w:t>
      </w:r>
      <w:r w:rsidR="00867DC1" w:rsidRPr="00867DC1">
        <w:rPr>
          <w:rFonts w:ascii="Calibri Light" w:eastAsia="Times New Roman" w:hAnsi="Calibri Light" w:cs="Times New Roman"/>
          <w:noProof/>
        </w:rPr>
        <w:t xml:space="preserve"> e04535 (2015). doi:10.7554/eLife.04535</w:t>
      </w:r>
    </w:p>
    <w:p w14:paraId="7B221FF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w:t>
      </w:r>
      <w:r w:rsidRPr="00867DC1">
        <w:rPr>
          <w:rFonts w:ascii="Calibri Light" w:eastAsia="Times New Roman" w:hAnsi="Calibri Light" w:cs="Times New Roman"/>
          <w:noProof/>
        </w:rPr>
        <w:tab/>
        <w:t xml:space="preserve">Kaksonen, M., Toret, C. P. &amp; Drubin, D. G. A Modular Design for the Clathrin- and Actin-Mediated Endocytosis Machinery.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23,</w:t>
      </w:r>
      <w:r w:rsidRPr="00867DC1">
        <w:rPr>
          <w:rFonts w:ascii="Calibri Light" w:eastAsia="Times New Roman" w:hAnsi="Calibri Light" w:cs="Times New Roman"/>
          <w:noProof/>
        </w:rPr>
        <w:t xml:space="preserve"> 305–320 (2005).</w:t>
      </w:r>
    </w:p>
    <w:p w14:paraId="673147C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lastRenderedPageBreak/>
        <w:t>3.</w:t>
      </w:r>
      <w:r w:rsidRPr="00867DC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0,</w:t>
      </w:r>
      <w:r w:rsidRPr="00867DC1">
        <w:rPr>
          <w:rFonts w:ascii="Calibri Light" w:eastAsia="Times New Roman" w:hAnsi="Calibri Light" w:cs="Times New Roman"/>
          <w:noProof/>
        </w:rPr>
        <w:t xml:space="preserve"> 508–520 (2012).</w:t>
      </w:r>
    </w:p>
    <w:p w14:paraId="689AAF3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4.</w:t>
      </w:r>
      <w:r w:rsidRPr="00867DC1">
        <w:rPr>
          <w:rFonts w:ascii="Calibri Light" w:eastAsia="Times New Roman" w:hAnsi="Calibri Light" w:cs="Times New Roman"/>
          <w:noProof/>
        </w:rPr>
        <w:tab/>
        <w:t xml:space="preserve">Stachowiak, J. C., Brodsky, F. M. &amp; Miller, E. A. A cost-benefit analysis of the physical mechanisms of membrane curvature. </w:t>
      </w:r>
      <w:r w:rsidRPr="00867DC1">
        <w:rPr>
          <w:rFonts w:ascii="Calibri Light" w:eastAsia="Times New Roman" w:hAnsi="Calibri Light" w:cs="Times New Roman"/>
          <w:i/>
          <w:iCs/>
          <w:noProof/>
        </w:rPr>
        <w:t>Nat.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w:t>
      </w:r>
      <w:r w:rsidRPr="00867DC1">
        <w:rPr>
          <w:rFonts w:ascii="Calibri Light" w:eastAsia="Times New Roman" w:hAnsi="Calibri Light" w:cs="Times New Roman"/>
          <w:noProof/>
        </w:rPr>
        <w:t xml:space="preserve"> 1019–1027 (2013).</w:t>
      </w:r>
    </w:p>
    <w:p w14:paraId="1140FE1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5.</w:t>
      </w:r>
      <w:r w:rsidRPr="00867DC1">
        <w:rPr>
          <w:rFonts w:ascii="Calibri Light" w:eastAsia="Times New Roman" w:hAnsi="Calibri Light" w:cs="Times New Roman"/>
          <w:noProof/>
        </w:rPr>
        <w:tab/>
        <w:t xml:space="preserve">Dmitrieff, S. &amp; Nédélec, F. Membrane Mechanics of Endocytosis in Cells with Turgor. </w:t>
      </w:r>
      <w:r w:rsidRPr="00867DC1">
        <w:rPr>
          <w:rFonts w:ascii="Calibri Light" w:eastAsia="Times New Roman" w:hAnsi="Calibri Light" w:cs="Times New Roman"/>
          <w:i/>
          <w:iCs/>
          <w:noProof/>
        </w:rPr>
        <w:t>PLoS Comput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w:t>
      </w:r>
      <w:r w:rsidRPr="00867DC1">
        <w:rPr>
          <w:rFonts w:ascii="Calibri Light" w:eastAsia="Times New Roman" w:hAnsi="Calibri Light" w:cs="Times New Roman"/>
          <w:noProof/>
        </w:rPr>
        <w:t xml:space="preserve"> e1004538 (2015).</w:t>
      </w:r>
    </w:p>
    <w:p w14:paraId="055F9C4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6.</w:t>
      </w:r>
      <w:r w:rsidRPr="00867DC1">
        <w:rPr>
          <w:rFonts w:ascii="Calibri Light" w:eastAsia="Times New Roman" w:hAnsi="Calibri Light" w:cs="Times New Roman"/>
          <w:noProof/>
        </w:rPr>
        <w:tab/>
        <w:t xml:space="preserve">Saarikangas, J.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olecular Mechanisms of Membrane Deformation by I-BAR Domain Proteins. </w:t>
      </w:r>
      <w:r w:rsidRPr="00867DC1">
        <w:rPr>
          <w:rFonts w:ascii="Calibri Light" w:eastAsia="Times New Roman" w:hAnsi="Calibri Light" w:cs="Times New Roman"/>
          <w:i/>
          <w:iCs/>
          <w:noProof/>
        </w:rPr>
        <w:t>Curr.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9,</w:t>
      </w:r>
      <w:r w:rsidRPr="00867DC1">
        <w:rPr>
          <w:rFonts w:ascii="Calibri Light" w:eastAsia="Times New Roman" w:hAnsi="Calibri Light" w:cs="Times New Roman"/>
          <w:noProof/>
        </w:rPr>
        <w:t xml:space="preserve"> 95–107 (2009).</w:t>
      </w:r>
    </w:p>
    <w:p w14:paraId="3FFB424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7.</w:t>
      </w:r>
      <w:r w:rsidRPr="00867DC1">
        <w:rPr>
          <w:rFonts w:ascii="Calibri Light" w:eastAsia="Times New Roman" w:hAnsi="Calibri Light" w:cs="Times New Roman"/>
          <w:noProof/>
        </w:rPr>
        <w:tab/>
        <w:t xml:space="preserve">Shimada,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Curved EFC/F-BAR-domain dimers are joined end to end into a filament for membrane invagination in endocytosi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29,</w:t>
      </w:r>
      <w:r w:rsidRPr="00867DC1">
        <w:rPr>
          <w:rFonts w:ascii="Calibri Light" w:eastAsia="Times New Roman" w:hAnsi="Calibri Light" w:cs="Times New Roman"/>
          <w:noProof/>
        </w:rPr>
        <w:t xml:space="preserve"> 761–772 (2007).</w:t>
      </w:r>
    </w:p>
    <w:p w14:paraId="252AB2FA"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8.</w:t>
      </w:r>
      <w:r w:rsidRPr="00867DC1">
        <w:rPr>
          <w:rFonts w:ascii="Calibri Light" w:eastAsia="Times New Roman" w:hAnsi="Calibri Light" w:cs="Times New Roman"/>
          <w:noProof/>
        </w:rPr>
        <w:tab/>
        <w:t xml:space="preserve">Frost,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Structural basis of membrane invagination by F-BAR doma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32,</w:t>
      </w:r>
      <w:r w:rsidRPr="00867DC1">
        <w:rPr>
          <w:rFonts w:ascii="Calibri Light" w:eastAsia="Times New Roman" w:hAnsi="Calibri Light" w:cs="Times New Roman"/>
          <w:noProof/>
        </w:rPr>
        <w:t xml:space="preserve"> 807–817 (2008).</w:t>
      </w:r>
    </w:p>
    <w:p w14:paraId="7220ED18"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9.</w:t>
      </w:r>
      <w:r w:rsidRPr="00867DC1">
        <w:rPr>
          <w:rFonts w:ascii="Calibri Light" w:eastAsia="Times New Roman" w:hAnsi="Calibri Light" w:cs="Times New Roman"/>
          <w:noProof/>
        </w:rPr>
        <w:tab/>
        <w:t xml:space="preserve">Arkhipov, A., Yin, Y. &amp; Schulten, K. Membrane-Bending Mechanism of Amphiphysin N-BAR Domains. </w:t>
      </w:r>
      <w:r w:rsidRPr="00867DC1">
        <w:rPr>
          <w:rFonts w:ascii="Calibri Light" w:eastAsia="Times New Roman" w:hAnsi="Calibri Light" w:cs="Times New Roman"/>
          <w:i/>
          <w:iCs/>
          <w:noProof/>
        </w:rPr>
        <w:t>Biophys.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7,</w:t>
      </w:r>
      <w:r w:rsidRPr="00867DC1">
        <w:rPr>
          <w:rFonts w:ascii="Calibri Light" w:eastAsia="Times New Roman" w:hAnsi="Calibri Light" w:cs="Times New Roman"/>
          <w:noProof/>
        </w:rPr>
        <w:t xml:space="preserve"> 2727–2735 (2009).</w:t>
      </w:r>
    </w:p>
    <w:p w14:paraId="7434AE7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0.</w:t>
      </w:r>
      <w:r w:rsidRPr="00867DC1">
        <w:rPr>
          <w:rFonts w:ascii="Calibri Light" w:eastAsia="Times New Roman" w:hAnsi="Calibri Light" w:cs="Times New Roman"/>
          <w:noProof/>
        </w:rPr>
        <w:tab/>
        <w:t xml:space="preserve">Pykäläinen, A.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Pinkbar is an epithelial-specific BAR domain protein that generates planar membrane structures. </w:t>
      </w:r>
      <w:r w:rsidRPr="00867DC1">
        <w:rPr>
          <w:rFonts w:ascii="Calibri Light" w:eastAsia="Times New Roman" w:hAnsi="Calibri Light" w:cs="Times New Roman"/>
          <w:i/>
          <w:iCs/>
          <w:noProof/>
        </w:rPr>
        <w:t>Nat. Struct. Mo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8,</w:t>
      </w:r>
      <w:r w:rsidRPr="00867DC1">
        <w:rPr>
          <w:rFonts w:ascii="Calibri Light" w:eastAsia="Times New Roman" w:hAnsi="Calibri Light" w:cs="Times New Roman"/>
          <w:noProof/>
        </w:rPr>
        <w:t xml:space="preserve"> 902–7 (2011).</w:t>
      </w:r>
    </w:p>
    <w:p w14:paraId="2416426F"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1.</w:t>
      </w:r>
      <w:r w:rsidRPr="00867DC1">
        <w:rPr>
          <w:rFonts w:ascii="Calibri Light" w:eastAsia="Times New Roman" w:hAnsi="Calibri Light" w:cs="Times New Roman"/>
          <w:noProof/>
        </w:rPr>
        <w:tab/>
        <w:t xml:space="preserve">Jennifer L Gallop, C. C. J. Mechanism of endophilin N-BAR domain-mediated membrane curvature.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2898–910 (2006).</w:t>
      </w:r>
    </w:p>
    <w:p w14:paraId="04FF5426"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2.</w:t>
      </w:r>
      <w:r w:rsidRPr="00867DC1">
        <w:rPr>
          <w:rFonts w:ascii="Calibri Light" w:eastAsia="Times New Roman" w:hAnsi="Calibri Light" w:cs="Times New Roman"/>
          <w:noProof/>
        </w:rPr>
        <w:tab/>
        <w:t xml:space="preserve">Henne, W.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FCHo Proteins Are Nucleators of Clathrin-Mediated Endocytosis. </w:t>
      </w:r>
      <w:r w:rsidRPr="00867DC1">
        <w:rPr>
          <w:rFonts w:ascii="Calibri Light" w:eastAsia="Times New Roman" w:hAnsi="Calibri Light" w:cs="Times New Roman"/>
          <w:i/>
          <w:iCs/>
          <w:noProof/>
        </w:rPr>
        <w:t>Science (80-. ).</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28,</w:t>
      </w:r>
      <w:r w:rsidRPr="00867DC1">
        <w:rPr>
          <w:rFonts w:ascii="Calibri Light" w:eastAsia="Times New Roman" w:hAnsi="Calibri Light" w:cs="Times New Roman"/>
          <w:noProof/>
        </w:rPr>
        <w:t xml:space="preserve"> 1281–1284 (2010).</w:t>
      </w:r>
    </w:p>
    <w:p w14:paraId="524BF5A5"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3.</w:t>
      </w:r>
      <w:r w:rsidRPr="00867DC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867DC1">
        <w:rPr>
          <w:rFonts w:ascii="Calibri Light" w:eastAsia="Times New Roman" w:hAnsi="Calibri Light" w:cs="Times New Roman"/>
          <w:i/>
          <w:iCs/>
          <w:noProof/>
        </w:rPr>
        <w:t>PLoS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w:t>
      </w:r>
      <w:r w:rsidRPr="00867DC1">
        <w:rPr>
          <w:rFonts w:ascii="Calibri Light" w:eastAsia="Times New Roman" w:hAnsi="Calibri Light" w:cs="Times New Roman"/>
          <w:noProof/>
        </w:rPr>
        <w:t xml:space="preserve"> e1000604 (2011).</w:t>
      </w:r>
    </w:p>
    <w:p w14:paraId="471B8B7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4.</w:t>
      </w:r>
      <w:r w:rsidRPr="00867DC1">
        <w:rPr>
          <w:rFonts w:ascii="Calibri Light" w:eastAsia="Times New Roman" w:hAnsi="Calibri Light" w:cs="Times New Roman"/>
          <w:noProof/>
        </w:rPr>
        <w:tab/>
        <w:t xml:space="preserve">Skruzny,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olecular basis for coupling the plasma membrane to the actin cytoskeleton during clathrin-mediated endocytosis. </w:t>
      </w:r>
      <w:r w:rsidRPr="00867DC1">
        <w:rPr>
          <w:rFonts w:ascii="Calibri Light" w:eastAsia="Times New Roman" w:hAnsi="Calibri Light" w:cs="Times New Roman"/>
          <w:i/>
          <w:iCs/>
          <w:noProof/>
        </w:rPr>
        <w:t>Proc. Natl. Acad. Sci. U. S. A.</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09,</w:t>
      </w:r>
      <w:r w:rsidRPr="00867DC1">
        <w:rPr>
          <w:rFonts w:ascii="Calibri Light" w:eastAsia="Times New Roman" w:hAnsi="Calibri Light" w:cs="Times New Roman"/>
          <w:noProof/>
        </w:rPr>
        <w:t xml:space="preserve"> E2533-42 (2012).</w:t>
      </w:r>
    </w:p>
    <w:p w14:paraId="06C31E5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5.</w:t>
      </w:r>
      <w:r w:rsidRPr="00867DC1">
        <w:rPr>
          <w:rFonts w:ascii="Calibri Light" w:eastAsia="Times New Roman" w:hAnsi="Calibri Light" w:cs="Times New Roman"/>
          <w:noProof/>
        </w:rPr>
        <w:tab/>
        <w:t xml:space="preserve">Kaksonen, M., Sun, Y. &amp; Drubin, D. G. A pathway for association of receptors, adaptors, and actin during endocytic internalization.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5,</w:t>
      </w:r>
      <w:r w:rsidRPr="00867DC1">
        <w:rPr>
          <w:rFonts w:ascii="Calibri Light" w:eastAsia="Times New Roman" w:hAnsi="Calibri Light" w:cs="Times New Roman"/>
          <w:noProof/>
        </w:rPr>
        <w:t xml:space="preserve"> 475–487 (2003).</w:t>
      </w:r>
    </w:p>
    <w:p w14:paraId="0670BB7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6.</w:t>
      </w:r>
      <w:r w:rsidRPr="00867DC1">
        <w:rPr>
          <w:rFonts w:ascii="Calibri Light" w:eastAsia="Times New Roman" w:hAnsi="Calibri Light" w:cs="Times New Roman"/>
          <w:noProof/>
        </w:rPr>
        <w:tab/>
        <w:t xml:space="preserve">Sivadon, P., Crouzet, M. &amp; Aigle, M. Functional assessment of the yeast Rvs161 and Rvs167 protein domains. </w:t>
      </w:r>
      <w:r w:rsidRPr="00867DC1">
        <w:rPr>
          <w:rFonts w:ascii="Calibri Light" w:eastAsia="Times New Roman" w:hAnsi="Calibri Light" w:cs="Times New Roman"/>
          <w:i/>
          <w:iCs/>
          <w:noProof/>
        </w:rPr>
        <w:t>FEBS Lett.</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417,</w:t>
      </w:r>
      <w:r w:rsidRPr="00867DC1">
        <w:rPr>
          <w:rFonts w:ascii="Calibri Light" w:eastAsia="Times New Roman" w:hAnsi="Calibri Light" w:cs="Times New Roman"/>
          <w:noProof/>
        </w:rPr>
        <w:t xml:space="preserve"> 21–7 (1997).</w:t>
      </w:r>
    </w:p>
    <w:p w14:paraId="2DD48A5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7.</w:t>
      </w:r>
      <w:r w:rsidRPr="00867DC1">
        <w:rPr>
          <w:rFonts w:ascii="Calibri Light" w:eastAsia="Times New Roman" w:hAnsi="Calibri Light" w:cs="Times New Roman"/>
          <w:noProof/>
        </w:rPr>
        <w:tab/>
        <w:t xml:space="preserve">Verschueren, E.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volution of the SH3 Domain Specificity Landscape in Yeasts. </w:t>
      </w:r>
      <w:r w:rsidRPr="00867DC1">
        <w:rPr>
          <w:rFonts w:ascii="Calibri Light" w:eastAsia="Times New Roman" w:hAnsi="Calibri Light" w:cs="Times New Roman"/>
          <w:i/>
          <w:iCs/>
          <w:noProof/>
        </w:rPr>
        <w:t>PLoS On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0,</w:t>
      </w:r>
      <w:r w:rsidRPr="00867DC1">
        <w:rPr>
          <w:rFonts w:ascii="Calibri Light" w:eastAsia="Times New Roman" w:hAnsi="Calibri Light" w:cs="Times New Roman"/>
          <w:noProof/>
        </w:rPr>
        <w:t xml:space="preserve"> (2015).</w:t>
      </w:r>
    </w:p>
    <w:p w14:paraId="4DCCEC3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18.</w:t>
      </w:r>
      <w:r w:rsidRPr="00867DC1">
        <w:rPr>
          <w:rFonts w:ascii="Calibri Light" w:eastAsia="Times New Roman" w:hAnsi="Calibri Light" w:cs="Times New Roman"/>
          <w:noProof/>
        </w:rPr>
        <w:tab/>
        <w:t xml:space="preserve">Mayer, B. J. SH3 domains: complexity in moderation. </w:t>
      </w:r>
      <w:r w:rsidRPr="00867DC1">
        <w:rPr>
          <w:rFonts w:ascii="Calibri Light" w:eastAsia="Times New Roman" w:hAnsi="Calibri Light" w:cs="Times New Roman"/>
          <w:i/>
          <w:iCs/>
          <w:noProof/>
        </w:rPr>
        <w:t>J. Cell Sci.</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4,</w:t>
      </w:r>
      <w:r w:rsidRPr="00867DC1">
        <w:rPr>
          <w:rFonts w:ascii="Calibri Light" w:eastAsia="Times New Roman" w:hAnsi="Calibri Light" w:cs="Times New Roman"/>
          <w:noProof/>
        </w:rPr>
        <w:t xml:space="preserve"> 1253–63 (2001).</w:t>
      </w:r>
    </w:p>
    <w:p w14:paraId="498F29C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rPr>
        <w:t>19.</w:t>
      </w:r>
      <w:r w:rsidRPr="00867DC1">
        <w:rPr>
          <w:rFonts w:ascii="Calibri Light" w:eastAsia="Times New Roman" w:hAnsi="Calibri Light" w:cs="Times New Roman"/>
          <w:noProof/>
        </w:rPr>
        <w:tab/>
        <w:t xml:space="preserve">Rooij, I. I.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A role for the dynamin-like protein Vps1 during endocytosis in yeast. </w:t>
      </w:r>
      <w:r w:rsidRPr="00867DC1">
        <w:rPr>
          <w:rFonts w:ascii="Calibri Light" w:eastAsia="Times New Roman" w:hAnsi="Calibri Light" w:cs="Times New Roman"/>
          <w:i/>
          <w:iCs/>
          <w:noProof/>
          <w:lang w:val="fr-CH"/>
        </w:rPr>
        <w:t>J. Cell Sci.</w:t>
      </w:r>
      <w:r w:rsidRPr="00867DC1">
        <w:rPr>
          <w:rFonts w:ascii="Calibri Light" w:eastAsia="Times New Roman" w:hAnsi="Calibri Light" w:cs="Times New Roman"/>
          <w:noProof/>
          <w:lang w:val="fr-CH"/>
        </w:rPr>
        <w:t xml:space="preserve"> jcs.070508 (2010). doi:10.1242/jcs.070508</w:t>
      </w:r>
    </w:p>
    <w:p w14:paraId="1441FCA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lang w:val="fr-CH"/>
        </w:rPr>
        <w:t>20.</w:t>
      </w:r>
      <w:r w:rsidRPr="00867DC1">
        <w:rPr>
          <w:rFonts w:ascii="Calibri Light" w:eastAsia="Times New Roman" w:hAnsi="Calibri Light" w:cs="Times New Roman"/>
          <w:noProof/>
          <w:lang w:val="fr-CH"/>
        </w:rPr>
        <w:tab/>
        <w:t xml:space="preserve">Nannapaneni, S.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867DC1">
        <w:rPr>
          <w:rFonts w:ascii="Calibri Light" w:eastAsia="Times New Roman" w:hAnsi="Calibri Light" w:cs="Times New Roman"/>
          <w:i/>
          <w:iCs/>
          <w:noProof/>
          <w:lang w:val="fr-CH"/>
        </w:rPr>
        <w:t>Eur. J. Cell Bio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b/>
          <w:bCs/>
          <w:noProof/>
          <w:lang w:val="fr-CH"/>
        </w:rPr>
        <w:t>89,</w:t>
      </w:r>
      <w:r w:rsidRPr="00867DC1">
        <w:rPr>
          <w:rFonts w:ascii="Calibri Light" w:eastAsia="Times New Roman" w:hAnsi="Calibri Light" w:cs="Times New Roman"/>
          <w:noProof/>
          <w:lang w:val="fr-CH"/>
        </w:rPr>
        <w:t xml:space="preserve"> 499–508 (2010).</w:t>
      </w:r>
    </w:p>
    <w:p w14:paraId="42855759"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lang w:val="fr-CH"/>
        </w:rPr>
        <w:t>21.</w:t>
      </w:r>
      <w:r w:rsidRPr="00867DC1">
        <w:rPr>
          <w:rFonts w:ascii="Calibri Light" w:eastAsia="Times New Roman" w:hAnsi="Calibri Light" w:cs="Times New Roman"/>
          <w:noProof/>
          <w:lang w:val="fr-CH"/>
        </w:rPr>
        <w:tab/>
        <w:t xml:space="preserve">Goud Gadila, S. K.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Yeast dynamin Vps1 associates with clathrin to facilitate vesicular trafficking and controls Golgi homeostasis. </w:t>
      </w:r>
      <w:r w:rsidRPr="00867DC1">
        <w:rPr>
          <w:rFonts w:ascii="Calibri Light" w:eastAsia="Times New Roman" w:hAnsi="Calibri Light" w:cs="Times New Roman"/>
          <w:i/>
          <w:iCs/>
          <w:noProof/>
        </w:rPr>
        <w:t>Eur. 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96,</w:t>
      </w:r>
      <w:r w:rsidRPr="00867DC1">
        <w:rPr>
          <w:rFonts w:ascii="Calibri Light" w:eastAsia="Times New Roman" w:hAnsi="Calibri Light" w:cs="Times New Roman"/>
          <w:noProof/>
        </w:rPr>
        <w:t xml:space="preserve"> 182–197 (2017).</w:t>
      </w:r>
    </w:p>
    <w:p w14:paraId="1074C74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lang w:val="fr-CH"/>
        </w:rPr>
      </w:pPr>
      <w:r w:rsidRPr="00867DC1">
        <w:rPr>
          <w:rFonts w:ascii="Calibri Light" w:eastAsia="Times New Roman" w:hAnsi="Calibri Light" w:cs="Times New Roman"/>
          <w:noProof/>
        </w:rPr>
        <w:t>22.</w:t>
      </w:r>
      <w:r w:rsidRPr="00867DC1">
        <w:rPr>
          <w:rFonts w:ascii="Calibri Light" w:eastAsia="Times New Roman" w:hAnsi="Calibri Light" w:cs="Times New Roman"/>
          <w:noProof/>
        </w:rPr>
        <w:tab/>
        <w:t xml:space="preserve">Kishimoto, T.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Determinants of endocytic membrane geometry, stability, and scission. </w:t>
      </w:r>
      <w:r w:rsidRPr="00867DC1">
        <w:rPr>
          <w:rFonts w:ascii="Calibri Light" w:eastAsia="Times New Roman" w:hAnsi="Calibri Light" w:cs="Times New Roman"/>
          <w:i/>
          <w:iCs/>
          <w:noProof/>
          <w:lang w:val="fr-CH"/>
        </w:rPr>
        <w:t>Proc. Natl. Acad. Sci.</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b/>
          <w:bCs/>
          <w:noProof/>
          <w:lang w:val="fr-CH"/>
        </w:rPr>
        <w:t>108,</w:t>
      </w:r>
      <w:r w:rsidRPr="00867DC1">
        <w:rPr>
          <w:rFonts w:ascii="Calibri Light" w:eastAsia="Times New Roman" w:hAnsi="Calibri Light" w:cs="Times New Roman"/>
          <w:noProof/>
          <w:lang w:val="fr-CH"/>
        </w:rPr>
        <w:t xml:space="preserve"> E979–E988 (2011).</w:t>
      </w:r>
    </w:p>
    <w:p w14:paraId="6B0DAF61"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lang w:val="fr-CH"/>
        </w:rPr>
        <w:t>23.</w:t>
      </w:r>
      <w:r w:rsidRPr="00867DC1">
        <w:rPr>
          <w:rFonts w:ascii="Calibri Light" w:eastAsia="Times New Roman" w:hAnsi="Calibri Light" w:cs="Times New Roman"/>
          <w:noProof/>
          <w:lang w:val="fr-CH"/>
        </w:rPr>
        <w:tab/>
        <w:t xml:space="preserve">McPherson, P. S. </w:t>
      </w:r>
      <w:r w:rsidRPr="00867DC1">
        <w:rPr>
          <w:rFonts w:ascii="Calibri Light" w:eastAsia="Times New Roman" w:hAnsi="Calibri Light" w:cs="Times New Roman"/>
          <w:i/>
          <w:iCs/>
          <w:noProof/>
          <w:lang w:val="fr-CH"/>
        </w:rPr>
        <w:t>et al.</w:t>
      </w:r>
      <w:r w:rsidRPr="00867DC1">
        <w:rPr>
          <w:rFonts w:ascii="Calibri Light" w:eastAsia="Times New Roman" w:hAnsi="Calibri Light" w:cs="Times New Roman"/>
          <w:noProof/>
          <w:lang w:val="fr-CH"/>
        </w:rPr>
        <w:t xml:space="preserve"> </w:t>
      </w:r>
      <w:r w:rsidRPr="00867DC1">
        <w:rPr>
          <w:rFonts w:ascii="Calibri Light" w:eastAsia="Times New Roman" w:hAnsi="Calibri Light" w:cs="Times New Roman"/>
          <w:noProof/>
        </w:rPr>
        <w:t xml:space="preserve">A presynaptic inositol-5-phosphatase. </w:t>
      </w:r>
      <w:r w:rsidRPr="00867DC1">
        <w:rPr>
          <w:rFonts w:ascii="Calibri Light" w:eastAsia="Times New Roman" w:hAnsi="Calibri Light" w:cs="Times New Roman"/>
          <w:i/>
          <w:iCs/>
          <w:noProof/>
        </w:rPr>
        <w:t>Natur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79,</w:t>
      </w:r>
      <w:r w:rsidRPr="00867DC1">
        <w:rPr>
          <w:rFonts w:ascii="Calibri Light" w:eastAsia="Times New Roman" w:hAnsi="Calibri Light" w:cs="Times New Roman"/>
          <w:noProof/>
        </w:rPr>
        <w:t xml:space="preserve"> 353–357 (1996).</w:t>
      </w:r>
    </w:p>
    <w:p w14:paraId="070E0C1C"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4.</w:t>
      </w:r>
      <w:r w:rsidRPr="00867DC1">
        <w:rPr>
          <w:rFonts w:ascii="Calibri Light" w:eastAsia="Times New Roman" w:hAnsi="Calibri Light" w:cs="Times New Roman"/>
          <w:noProof/>
        </w:rPr>
        <w:tab/>
        <w:t xml:space="preserve">Kearns, B. G.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ssential role for diacylglycerol in protein transport from the yeast Golgi complex. </w:t>
      </w:r>
      <w:r w:rsidRPr="00867DC1">
        <w:rPr>
          <w:rFonts w:ascii="Calibri Light" w:eastAsia="Times New Roman" w:hAnsi="Calibri Light" w:cs="Times New Roman"/>
          <w:i/>
          <w:iCs/>
          <w:noProof/>
        </w:rPr>
        <w:t>Nature</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87,</w:t>
      </w:r>
      <w:r w:rsidRPr="00867DC1">
        <w:rPr>
          <w:rFonts w:ascii="Calibri Light" w:eastAsia="Times New Roman" w:hAnsi="Calibri Light" w:cs="Times New Roman"/>
          <w:noProof/>
        </w:rPr>
        <w:t xml:space="preserve"> 101–105 (1997).</w:t>
      </w:r>
    </w:p>
    <w:p w14:paraId="40F348F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lastRenderedPageBreak/>
        <w:t>25.</w:t>
      </w:r>
      <w:r w:rsidRPr="00867DC1">
        <w:rPr>
          <w:rFonts w:ascii="Calibri Light" w:eastAsia="Times New Roman" w:hAnsi="Calibri Light" w:cs="Times New Roman"/>
          <w:noProof/>
        </w:rPr>
        <w:tab/>
        <w:t xml:space="preserve">Srinivasan,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867DC1">
        <w:rPr>
          <w:rFonts w:ascii="Calibri Light" w:eastAsia="Times New Roman" w:hAnsi="Calibri Light" w:cs="Times New Roman"/>
          <w:i/>
          <w:iCs/>
          <w:noProof/>
        </w:rPr>
        <w:t>Eur. 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74,</w:t>
      </w:r>
      <w:r w:rsidRPr="00867DC1">
        <w:rPr>
          <w:rFonts w:ascii="Calibri Light" w:eastAsia="Times New Roman" w:hAnsi="Calibri Light" w:cs="Times New Roman"/>
          <w:noProof/>
        </w:rPr>
        <w:t xml:space="preserve"> 350–60 (1997).</w:t>
      </w:r>
    </w:p>
    <w:p w14:paraId="5044024D"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6.</w:t>
      </w:r>
      <w:r w:rsidRPr="00867DC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867DC1">
        <w:rPr>
          <w:rFonts w:ascii="Calibri Light" w:eastAsia="Times New Roman" w:hAnsi="Calibri Light" w:cs="Times New Roman"/>
          <w:i/>
          <w:iCs/>
          <w:noProof/>
        </w:rPr>
        <w:t>J. Cell Sci.</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1 ( Pt 2,</w:t>
      </w:r>
      <w:r w:rsidRPr="00867DC1">
        <w:rPr>
          <w:rFonts w:ascii="Calibri Light" w:eastAsia="Times New Roman" w:hAnsi="Calibri Light" w:cs="Times New Roman"/>
          <w:noProof/>
        </w:rPr>
        <w:t xml:space="preserve"> 3347–3356 (1998).</w:t>
      </w:r>
    </w:p>
    <w:p w14:paraId="5C192F7E"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7.</w:t>
      </w:r>
      <w:r w:rsidRPr="00867DC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4D3FE7B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8.</w:t>
      </w:r>
      <w:r w:rsidRPr="00867DC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867DC1">
        <w:rPr>
          <w:rFonts w:ascii="Calibri Light" w:eastAsia="Times New Roman" w:hAnsi="Calibri Light" w:cs="Times New Roman"/>
          <w:i/>
          <w:iCs/>
          <w:noProof/>
        </w:rPr>
        <w:t>Mol. Biol. 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3,</w:t>
      </w:r>
      <w:r w:rsidRPr="00867DC1">
        <w:rPr>
          <w:rFonts w:ascii="Calibri Light" w:eastAsia="Times New Roman" w:hAnsi="Calibri Light" w:cs="Times New Roman"/>
          <w:noProof/>
        </w:rPr>
        <w:t xml:space="preserve"> 542–557 (2002).</w:t>
      </w:r>
    </w:p>
    <w:p w14:paraId="27A92362"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29.</w:t>
      </w:r>
      <w:r w:rsidRPr="00867DC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867DC1">
        <w:rPr>
          <w:rFonts w:ascii="Calibri Light" w:eastAsia="Times New Roman" w:hAnsi="Calibri Light" w:cs="Times New Roman"/>
          <w:i/>
          <w:iCs/>
          <w:noProof/>
        </w:rPr>
        <w:t>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77,</w:t>
      </w:r>
      <w:r w:rsidRPr="00867DC1">
        <w:rPr>
          <w:rFonts w:ascii="Calibri Light" w:eastAsia="Times New Roman" w:hAnsi="Calibri Light" w:cs="Times New Roman"/>
          <w:noProof/>
        </w:rPr>
        <w:t xml:space="preserve"> 355–367 (2007).</w:t>
      </w:r>
    </w:p>
    <w:p w14:paraId="1EBF4085"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0.</w:t>
      </w:r>
      <w:r w:rsidRPr="00867DC1">
        <w:rPr>
          <w:rFonts w:ascii="Calibri Light" w:eastAsia="Times New Roman" w:hAnsi="Calibri Light" w:cs="Times New Roman"/>
          <w:noProof/>
        </w:rPr>
        <w:tab/>
        <w:t xml:space="preserve">Simunovic,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Friction Mediates Scission of Tubular Membranes Scaffolded by BAR Prote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70,</w:t>
      </w:r>
      <w:r w:rsidRPr="00867DC1">
        <w:rPr>
          <w:rFonts w:ascii="Calibri Light" w:eastAsia="Times New Roman" w:hAnsi="Calibri Light" w:cs="Times New Roman"/>
          <w:noProof/>
        </w:rPr>
        <w:t xml:space="preserve"> 1–13 (2017).</w:t>
      </w:r>
    </w:p>
    <w:p w14:paraId="2A1AE098"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1.</w:t>
      </w:r>
      <w:r w:rsidRPr="00867DC1">
        <w:rPr>
          <w:rFonts w:ascii="Calibri Light" w:eastAsia="Times New Roman" w:hAnsi="Calibri Light" w:cs="Times New Roman"/>
          <w:noProof/>
        </w:rPr>
        <w:tab/>
        <w:t xml:space="preserve">Qualmann, B., Koch, D. &amp; Kessels, M. M. Let’s go bananas: revisiting the endocytic BAR code.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0,</w:t>
      </w:r>
      <w:r w:rsidRPr="00867DC1">
        <w:rPr>
          <w:rFonts w:ascii="Calibri Light" w:eastAsia="Times New Roman" w:hAnsi="Calibri Light" w:cs="Times New Roman"/>
          <w:noProof/>
        </w:rPr>
        <w:t xml:space="preserve"> 3501–3515 (2011).</w:t>
      </w:r>
    </w:p>
    <w:p w14:paraId="6426FC7C"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2.</w:t>
      </w:r>
      <w:r w:rsidRPr="00867DC1">
        <w:rPr>
          <w:rFonts w:ascii="Calibri Light" w:eastAsia="Times New Roman" w:hAnsi="Calibri Light" w:cs="Times New Roman"/>
          <w:noProof/>
        </w:rPr>
        <w:tab/>
        <w:t xml:space="preserve">Masuda, M.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Endophilin BAR domain drives membrane curvature by two newly identified structure-based mechanisms. </w:t>
      </w:r>
      <w:r w:rsidRPr="00867DC1">
        <w:rPr>
          <w:rFonts w:ascii="Calibri Light" w:eastAsia="Times New Roman" w:hAnsi="Calibri Light" w:cs="Times New Roman"/>
          <w:i/>
          <w:iCs/>
          <w:noProof/>
        </w:rPr>
        <w:t>EMBO J.</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2889–97 (2006).</w:t>
      </w:r>
    </w:p>
    <w:p w14:paraId="46B1160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3.</w:t>
      </w:r>
      <w:r w:rsidRPr="00867DC1">
        <w:rPr>
          <w:rFonts w:ascii="Calibri Light" w:eastAsia="Times New Roman" w:hAnsi="Calibri Light" w:cs="Times New Roman"/>
          <w:noProof/>
        </w:rPr>
        <w:tab/>
        <w:t xml:space="preserve">Boucrot, E.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embrane Fission Is Promoted by Insertion of Amphipathic Helices and Is Restricted by Crescent BAR Domains. </w:t>
      </w:r>
      <w:r w:rsidRPr="00867DC1">
        <w:rPr>
          <w:rFonts w:ascii="Calibri Light" w:eastAsia="Times New Roman" w:hAnsi="Calibri Light" w:cs="Times New Roman"/>
          <w:i/>
          <w:iCs/>
          <w:noProof/>
        </w:rPr>
        <w:t>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49,</w:t>
      </w:r>
      <w:r w:rsidRPr="00867DC1">
        <w:rPr>
          <w:rFonts w:ascii="Calibri Light" w:eastAsia="Times New Roman" w:hAnsi="Calibri Light" w:cs="Times New Roman"/>
          <w:noProof/>
        </w:rPr>
        <w:t xml:space="preserve"> 124–136 (2012).</w:t>
      </w:r>
    </w:p>
    <w:p w14:paraId="12A63953"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4.</w:t>
      </w:r>
      <w:r w:rsidRPr="00867DC1">
        <w:rPr>
          <w:rFonts w:ascii="Calibri Light" w:eastAsia="Times New Roman" w:hAnsi="Calibri Light" w:cs="Times New Roman"/>
          <w:noProof/>
        </w:rPr>
        <w:tab/>
        <w:t xml:space="preserve">Dmitrieff, S.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Membrane Mechanics of Endocytosis in Cells with Turgor. </w:t>
      </w:r>
      <w:r w:rsidRPr="00867DC1">
        <w:rPr>
          <w:rFonts w:ascii="Calibri Light" w:eastAsia="Times New Roman" w:hAnsi="Calibri Light" w:cs="Times New Roman"/>
          <w:i/>
          <w:iCs/>
          <w:noProof/>
        </w:rPr>
        <w:t>PLOS Comput.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1,</w:t>
      </w:r>
      <w:r w:rsidRPr="00867DC1">
        <w:rPr>
          <w:rFonts w:ascii="Calibri Light" w:eastAsia="Times New Roman" w:hAnsi="Calibri Light" w:cs="Times New Roman"/>
          <w:noProof/>
        </w:rPr>
        <w:t xml:space="preserve"> e1004538 (2015).</w:t>
      </w:r>
    </w:p>
    <w:p w14:paraId="0DF1DC87"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5.</w:t>
      </w:r>
      <w:r w:rsidRPr="00867DC1">
        <w:rPr>
          <w:rFonts w:ascii="Calibri Light" w:eastAsia="Times New Roman" w:hAnsi="Calibri Light" w:cs="Times New Roman"/>
          <w:noProof/>
        </w:rPr>
        <w:tab/>
        <w:t xml:space="preserve">Basu, R., Munteanu, E. L. &amp; Chang, F. Role of turgor pressure in endocytosis in fission yeast. </w:t>
      </w:r>
      <w:r w:rsidRPr="00867DC1">
        <w:rPr>
          <w:rFonts w:ascii="Calibri Light" w:eastAsia="Times New Roman" w:hAnsi="Calibri Light" w:cs="Times New Roman"/>
          <w:i/>
          <w:iCs/>
          <w:noProof/>
        </w:rPr>
        <w:t>Mol. Biol. Cel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25,</w:t>
      </w:r>
      <w:r w:rsidRPr="00867DC1">
        <w:rPr>
          <w:rFonts w:ascii="Calibri Light" w:eastAsia="Times New Roman" w:hAnsi="Calibri Light" w:cs="Times New Roman"/>
          <w:noProof/>
        </w:rPr>
        <w:t xml:space="preserve"> 679–687 (2014).</w:t>
      </w:r>
    </w:p>
    <w:p w14:paraId="12A5E370" w14:textId="77777777" w:rsidR="00867DC1" w:rsidRPr="00867DC1" w:rsidRDefault="00867DC1" w:rsidP="00867DC1">
      <w:pPr>
        <w:widowControl w:val="0"/>
        <w:autoSpaceDE w:val="0"/>
        <w:autoSpaceDN w:val="0"/>
        <w:adjustRightInd w:val="0"/>
        <w:ind w:left="640" w:hanging="640"/>
        <w:rPr>
          <w:rFonts w:ascii="Calibri Light" w:eastAsia="Times New Roman" w:hAnsi="Calibri Light" w:cs="Times New Roman"/>
          <w:noProof/>
        </w:rPr>
      </w:pPr>
      <w:r w:rsidRPr="00867DC1">
        <w:rPr>
          <w:rFonts w:ascii="Calibri Light" w:eastAsia="Times New Roman" w:hAnsi="Calibri Light" w:cs="Times New Roman"/>
          <w:noProof/>
        </w:rPr>
        <w:t>36.</w:t>
      </w:r>
      <w:r w:rsidRPr="00867DC1">
        <w:rPr>
          <w:rFonts w:ascii="Calibri Light" w:eastAsia="Times New Roman" w:hAnsi="Calibri Light" w:cs="Times New Roman"/>
          <w:noProof/>
        </w:rPr>
        <w:tab/>
        <w:t xml:space="preserve">Farsad, K.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Generation of high curvature membranes mediated by direct endophilin bilayer interactions. </w:t>
      </w:r>
      <w:r w:rsidRPr="00867DC1">
        <w:rPr>
          <w:rFonts w:ascii="Calibri Light" w:eastAsia="Times New Roman" w:hAnsi="Calibri Light" w:cs="Times New Roman"/>
          <w:i/>
          <w:iCs/>
          <w:noProof/>
        </w:rPr>
        <w:t>J. Cell Biol.</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155,</w:t>
      </w:r>
      <w:r w:rsidRPr="00867DC1">
        <w:rPr>
          <w:rFonts w:ascii="Calibri Light" w:eastAsia="Times New Roman" w:hAnsi="Calibri Light" w:cs="Times New Roman"/>
          <w:noProof/>
        </w:rPr>
        <w:t xml:space="preserve"> 193–200 (2001).</w:t>
      </w:r>
    </w:p>
    <w:p w14:paraId="0113029A" w14:textId="77777777" w:rsidR="00867DC1" w:rsidRPr="00867DC1" w:rsidRDefault="00867DC1" w:rsidP="00867DC1">
      <w:pPr>
        <w:widowControl w:val="0"/>
        <w:autoSpaceDE w:val="0"/>
        <w:autoSpaceDN w:val="0"/>
        <w:adjustRightInd w:val="0"/>
        <w:ind w:left="640" w:hanging="640"/>
        <w:rPr>
          <w:rFonts w:ascii="Calibri Light" w:hAnsi="Calibri Light"/>
          <w:noProof/>
        </w:rPr>
      </w:pPr>
      <w:r w:rsidRPr="00867DC1">
        <w:rPr>
          <w:rFonts w:ascii="Calibri Light" w:eastAsia="Times New Roman" w:hAnsi="Calibri Light" w:cs="Times New Roman"/>
          <w:noProof/>
        </w:rPr>
        <w:t>37.</w:t>
      </w:r>
      <w:r w:rsidRPr="00867DC1">
        <w:rPr>
          <w:rFonts w:ascii="Calibri Light" w:eastAsia="Times New Roman" w:hAnsi="Calibri Light" w:cs="Times New Roman"/>
          <w:noProof/>
        </w:rPr>
        <w:tab/>
        <w:t xml:space="preserve">Peter, B. J. </w:t>
      </w:r>
      <w:r w:rsidRPr="00867DC1">
        <w:rPr>
          <w:rFonts w:ascii="Calibri Light" w:eastAsia="Times New Roman" w:hAnsi="Calibri Light" w:cs="Times New Roman"/>
          <w:i/>
          <w:iCs/>
          <w:noProof/>
        </w:rPr>
        <w:t>et al.</w:t>
      </w:r>
      <w:r w:rsidRPr="00867DC1">
        <w:rPr>
          <w:rFonts w:ascii="Calibri Light" w:eastAsia="Times New Roman" w:hAnsi="Calibri Light" w:cs="Times New Roman"/>
          <w:noProof/>
        </w:rPr>
        <w:t xml:space="preserve"> BAR Domains as Sensors of Membrane Curvature: The Amphiphysin BAR Structure. </w:t>
      </w:r>
      <w:r w:rsidRPr="00867DC1">
        <w:rPr>
          <w:rFonts w:ascii="Calibri Light" w:eastAsia="Times New Roman" w:hAnsi="Calibri Light" w:cs="Times New Roman"/>
          <w:i/>
          <w:iCs/>
          <w:noProof/>
        </w:rPr>
        <w:t>Science (80-. ).</w:t>
      </w:r>
      <w:r w:rsidRPr="00867DC1">
        <w:rPr>
          <w:rFonts w:ascii="Calibri Light" w:eastAsia="Times New Roman" w:hAnsi="Calibri Light" w:cs="Times New Roman"/>
          <w:noProof/>
        </w:rPr>
        <w:t xml:space="preserve"> </w:t>
      </w:r>
      <w:r w:rsidRPr="00867DC1">
        <w:rPr>
          <w:rFonts w:ascii="Calibri Light" w:eastAsia="Times New Roman" w:hAnsi="Calibri Light" w:cs="Times New Roman"/>
          <w:b/>
          <w:bCs/>
          <w:noProof/>
        </w:rPr>
        <w:t>303,</w:t>
      </w:r>
      <w:r w:rsidRPr="00867DC1">
        <w:rPr>
          <w:rFonts w:ascii="Calibri Light" w:eastAsia="Times New Roman" w:hAnsi="Calibri Light" w:cs="Times New Roman"/>
          <w:noProof/>
        </w:rPr>
        <w:t xml:space="preserve"> 495–499 (2004).</w:t>
      </w:r>
    </w:p>
    <w:p w14:paraId="41855645" w14:textId="42681492" w:rsidR="00162CF0" w:rsidRDefault="00162CF0" w:rsidP="00867DC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bookmarkStart w:id="0" w:name="_GoBack"/>
      <w:bookmarkEnd w:id="0"/>
    </w:p>
    <w:sectPr w:rsidR="00476502"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B13"/>
    <w:rsid w:val="00004D5F"/>
    <w:rsid w:val="0000510E"/>
    <w:rsid w:val="000061BD"/>
    <w:rsid w:val="00007F84"/>
    <w:rsid w:val="00012E8F"/>
    <w:rsid w:val="00017016"/>
    <w:rsid w:val="0001717F"/>
    <w:rsid w:val="00017CC0"/>
    <w:rsid w:val="000207F3"/>
    <w:rsid w:val="0002115E"/>
    <w:rsid w:val="00022165"/>
    <w:rsid w:val="000232CF"/>
    <w:rsid w:val="000234D2"/>
    <w:rsid w:val="00024632"/>
    <w:rsid w:val="00026404"/>
    <w:rsid w:val="00026547"/>
    <w:rsid w:val="00030D21"/>
    <w:rsid w:val="00031CA9"/>
    <w:rsid w:val="00033177"/>
    <w:rsid w:val="00033F18"/>
    <w:rsid w:val="00033F9C"/>
    <w:rsid w:val="0003477D"/>
    <w:rsid w:val="00035692"/>
    <w:rsid w:val="00037B32"/>
    <w:rsid w:val="00042831"/>
    <w:rsid w:val="0004293F"/>
    <w:rsid w:val="00044458"/>
    <w:rsid w:val="00045815"/>
    <w:rsid w:val="000467BE"/>
    <w:rsid w:val="00047A9A"/>
    <w:rsid w:val="00054FDC"/>
    <w:rsid w:val="0005783A"/>
    <w:rsid w:val="00060FBB"/>
    <w:rsid w:val="00061744"/>
    <w:rsid w:val="0006217D"/>
    <w:rsid w:val="00063D40"/>
    <w:rsid w:val="00064007"/>
    <w:rsid w:val="00066A5C"/>
    <w:rsid w:val="000678A1"/>
    <w:rsid w:val="00067A76"/>
    <w:rsid w:val="00073343"/>
    <w:rsid w:val="000738E3"/>
    <w:rsid w:val="00074772"/>
    <w:rsid w:val="000752BF"/>
    <w:rsid w:val="000775E5"/>
    <w:rsid w:val="00082799"/>
    <w:rsid w:val="00082844"/>
    <w:rsid w:val="00083BD7"/>
    <w:rsid w:val="00086CC0"/>
    <w:rsid w:val="000902FA"/>
    <w:rsid w:val="000913FC"/>
    <w:rsid w:val="00091925"/>
    <w:rsid w:val="00094953"/>
    <w:rsid w:val="0009591E"/>
    <w:rsid w:val="0009592C"/>
    <w:rsid w:val="00097F8A"/>
    <w:rsid w:val="000A0AF9"/>
    <w:rsid w:val="000A3E4A"/>
    <w:rsid w:val="000B051B"/>
    <w:rsid w:val="000B0CCE"/>
    <w:rsid w:val="000B5D5D"/>
    <w:rsid w:val="000C01DE"/>
    <w:rsid w:val="000C0D4A"/>
    <w:rsid w:val="000C1583"/>
    <w:rsid w:val="000C2429"/>
    <w:rsid w:val="000C353D"/>
    <w:rsid w:val="000C599A"/>
    <w:rsid w:val="000C5D7C"/>
    <w:rsid w:val="000C70A2"/>
    <w:rsid w:val="000D07BE"/>
    <w:rsid w:val="000D1866"/>
    <w:rsid w:val="000D192A"/>
    <w:rsid w:val="000D50BB"/>
    <w:rsid w:val="000D5409"/>
    <w:rsid w:val="000D59D8"/>
    <w:rsid w:val="000E18E8"/>
    <w:rsid w:val="000E3A62"/>
    <w:rsid w:val="000E4FE5"/>
    <w:rsid w:val="000E565D"/>
    <w:rsid w:val="000E648C"/>
    <w:rsid w:val="000E6BCF"/>
    <w:rsid w:val="000F00A0"/>
    <w:rsid w:val="000F19CE"/>
    <w:rsid w:val="000F341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7832"/>
    <w:rsid w:val="00127C46"/>
    <w:rsid w:val="0013109E"/>
    <w:rsid w:val="00131C67"/>
    <w:rsid w:val="00132D6D"/>
    <w:rsid w:val="00132DE0"/>
    <w:rsid w:val="00133662"/>
    <w:rsid w:val="001339E3"/>
    <w:rsid w:val="001357DF"/>
    <w:rsid w:val="00135ABB"/>
    <w:rsid w:val="00140A82"/>
    <w:rsid w:val="00141DF7"/>
    <w:rsid w:val="0014406F"/>
    <w:rsid w:val="00144D05"/>
    <w:rsid w:val="001467B5"/>
    <w:rsid w:val="00147C9A"/>
    <w:rsid w:val="00150047"/>
    <w:rsid w:val="00160CC7"/>
    <w:rsid w:val="00162B6F"/>
    <w:rsid w:val="00162CF0"/>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340F"/>
    <w:rsid w:val="00194A5B"/>
    <w:rsid w:val="0019547C"/>
    <w:rsid w:val="001A10A3"/>
    <w:rsid w:val="001A143D"/>
    <w:rsid w:val="001A3819"/>
    <w:rsid w:val="001A496C"/>
    <w:rsid w:val="001A5B1A"/>
    <w:rsid w:val="001B20BF"/>
    <w:rsid w:val="001B2334"/>
    <w:rsid w:val="001B2A29"/>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7AB0"/>
    <w:rsid w:val="001E7FD7"/>
    <w:rsid w:val="001F21EE"/>
    <w:rsid w:val="001F2C56"/>
    <w:rsid w:val="001F4AA1"/>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F78"/>
    <w:rsid w:val="00230812"/>
    <w:rsid w:val="00231ACF"/>
    <w:rsid w:val="002323A3"/>
    <w:rsid w:val="002329B5"/>
    <w:rsid w:val="00233DFC"/>
    <w:rsid w:val="00233F44"/>
    <w:rsid w:val="00233F6D"/>
    <w:rsid w:val="00235927"/>
    <w:rsid w:val="00237131"/>
    <w:rsid w:val="002413B9"/>
    <w:rsid w:val="00242538"/>
    <w:rsid w:val="00246F65"/>
    <w:rsid w:val="002501DF"/>
    <w:rsid w:val="002504AC"/>
    <w:rsid w:val="00250AF2"/>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D06E3"/>
    <w:rsid w:val="002D27EB"/>
    <w:rsid w:val="002D2F2B"/>
    <w:rsid w:val="002D3D47"/>
    <w:rsid w:val="002D4675"/>
    <w:rsid w:val="002D638B"/>
    <w:rsid w:val="002D7175"/>
    <w:rsid w:val="002D7985"/>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FC8"/>
    <w:rsid w:val="003073DD"/>
    <w:rsid w:val="00310373"/>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9"/>
    <w:rsid w:val="00337B15"/>
    <w:rsid w:val="003412EE"/>
    <w:rsid w:val="0034246E"/>
    <w:rsid w:val="00345F9C"/>
    <w:rsid w:val="003466C4"/>
    <w:rsid w:val="00351CC1"/>
    <w:rsid w:val="00351E17"/>
    <w:rsid w:val="003540BF"/>
    <w:rsid w:val="00354687"/>
    <w:rsid w:val="0035611F"/>
    <w:rsid w:val="00363A7E"/>
    <w:rsid w:val="00364CA9"/>
    <w:rsid w:val="00364CAB"/>
    <w:rsid w:val="0036689C"/>
    <w:rsid w:val="00372DAF"/>
    <w:rsid w:val="003730A8"/>
    <w:rsid w:val="0037332A"/>
    <w:rsid w:val="00374613"/>
    <w:rsid w:val="003760F5"/>
    <w:rsid w:val="00382D70"/>
    <w:rsid w:val="003830D8"/>
    <w:rsid w:val="00383419"/>
    <w:rsid w:val="003836C2"/>
    <w:rsid w:val="00384291"/>
    <w:rsid w:val="003856E3"/>
    <w:rsid w:val="00390C88"/>
    <w:rsid w:val="00391FF0"/>
    <w:rsid w:val="003967FF"/>
    <w:rsid w:val="00396C75"/>
    <w:rsid w:val="003971B2"/>
    <w:rsid w:val="003A0099"/>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E4"/>
    <w:rsid w:val="003C359E"/>
    <w:rsid w:val="003C4064"/>
    <w:rsid w:val="003C42C1"/>
    <w:rsid w:val="003C4DC4"/>
    <w:rsid w:val="003C512C"/>
    <w:rsid w:val="003C7577"/>
    <w:rsid w:val="003C7C85"/>
    <w:rsid w:val="003D0436"/>
    <w:rsid w:val="003D1827"/>
    <w:rsid w:val="003D3E85"/>
    <w:rsid w:val="003D4599"/>
    <w:rsid w:val="003E0A69"/>
    <w:rsid w:val="003E0CD8"/>
    <w:rsid w:val="003E3C0C"/>
    <w:rsid w:val="003E508D"/>
    <w:rsid w:val="003E56D4"/>
    <w:rsid w:val="003E59CB"/>
    <w:rsid w:val="003E7EE5"/>
    <w:rsid w:val="003F10B9"/>
    <w:rsid w:val="003F2374"/>
    <w:rsid w:val="003F29DC"/>
    <w:rsid w:val="003F3DF9"/>
    <w:rsid w:val="003F437B"/>
    <w:rsid w:val="003F6618"/>
    <w:rsid w:val="0040084D"/>
    <w:rsid w:val="004041D6"/>
    <w:rsid w:val="00405E2C"/>
    <w:rsid w:val="004100F2"/>
    <w:rsid w:val="00410FF5"/>
    <w:rsid w:val="004115EF"/>
    <w:rsid w:val="00416990"/>
    <w:rsid w:val="0041779E"/>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1117"/>
    <w:rsid w:val="004D35DB"/>
    <w:rsid w:val="004D59A4"/>
    <w:rsid w:val="004D5D40"/>
    <w:rsid w:val="004D60EA"/>
    <w:rsid w:val="004D65E3"/>
    <w:rsid w:val="004D6A05"/>
    <w:rsid w:val="004E1220"/>
    <w:rsid w:val="004E372E"/>
    <w:rsid w:val="004E680D"/>
    <w:rsid w:val="004E70E1"/>
    <w:rsid w:val="004F22CE"/>
    <w:rsid w:val="004F3296"/>
    <w:rsid w:val="004F3EFE"/>
    <w:rsid w:val="004F6184"/>
    <w:rsid w:val="004F6849"/>
    <w:rsid w:val="00500BB6"/>
    <w:rsid w:val="00503C83"/>
    <w:rsid w:val="00507B90"/>
    <w:rsid w:val="00511860"/>
    <w:rsid w:val="0051206D"/>
    <w:rsid w:val="00512E49"/>
    <w:rsid w:val="0051366A"/>
    <w:rsid w:val="005138B4"/>
    <w:rsid w:val="00513F74"/>
    <w:rsid w:val="00514C53"/>
    <w:rsid w:val="00515B20"/>
    <w:rsid w:val="005202BE"/>
    <w:rsid w:val="00521152"/>
    <w:rsid w:val="00521B42"/>
    <w:rsid w:val="005220A6"/>
    <w:rsid w:val="00523DF5"/>
    <w:rsid w:val="0052473B"/>
    <w:rsid w:val="00525DF7"/>
    <w:rsid w:val="005272C4"/>
    <w:rsid w:val="00527D22"/>
    <w:rsid w:val="00530324"/>
    <w:rsid w:val="00530645"/>
    <w:rsid w:val="0053121F"/>
    <w:rsid w:val="00531674"/>
    <w:rsid w:val="005325CA"/>
    <w:rsid w:val="0053437A"/>
    <w:rsid w:val="005351C3"/>
    <w:rsid w:val="00535EA7"/>
    <w:rsid w:val="00537242"/>
    <w:rsid w:val="00537D89"/>
    <w:rsid w:val="00540C47"/>
    <w:rsid w:val="00541E5F"/>
    <w:rsid w:val="0054333D"/>
    <w:rsid w:val="005469B7"/>
    <w:rsid w:val="00546D5B"/>
    <w:rsid w:val="005504BE"/>
    <w:rsid w:val="00554D85"/>
    <w:rsid w:val="00556FC0"/>
    <w:rsid w:val="00557648"/>
    <w:rsid w:val="00557927"/>
    <w:rsid w:val="00562BB7"/>
    <w:rsid w:val="005633E3"/>
    <w:rsid w:val="00563A6C"/>
    <w:rsid w:val="00563E54"/>
    <w:rsid w:val="00565E37"/>
    <w:rsid w:val="00572889"/>
    <w:rsid w:val="00572A12"/>
    <w:rsid w:val="00574683"/>
    <w:rsid w:val="005771C8"/>
    <w:rsid w:val="00584740"/>
    <w:rsid w:val="00584A74"/>
    <w:rsid w:val="005878E2"/>
    <w:rsid w:val="00587E92"/>
    <w:rsid w:val="00590EE7"/>
    <w:rsid w:val="00591F35"/>
    <w:rsid w:val="00592D68"/>
    <w:rsid w:val="00593CA1"/>
    <w:rsid w:val="005944E6"/>
    <w:rsid w:val="005958E4"/>
    <w:rsid w:val="00596165"/>
    <w:rsid w:val="005966A4"/>
    <w:rsid w:val="005968C5"/>
    <w:rsid w:val="005A10CD"/>
    <w:rsid w:val="005A1B71"/>
    <w:rsid w:val="005A42BE"/>
    <w:rsid w:val="005A4E19"/>
    <w:rsid w:val="005A4FD4"/>
    <w:rsid w:val="005B106D"/>
    <w:rsid w:val="005B3B1B"/>
    <w:rsid w:val="005B42F8"/>
    <w:rsid w:val="005B79F0"/>
    <w:rsid w:val="005C1732"/>
    <w:rsid w:val="005C2053"/>
    <w:rsid w:val="005C3932"/>
    <w:rsid w:val="005C4993"/>
    <w:rsid w:val="005C5982"/>
    <w:rsid w:val="005C7B38"/>
    <w:rsid w:val="005C7B47"/>
    <w:rsid w:val="005C7F98"/>
    <w:rsid w:val="005D04D3"/>
    <w:rsid w:val="005D2A36"/>
    <w:rsid w:val="005D2FD2"/>
    <w:rsid w:val="005D4D7A"/>
    <w:rsid w:val="005E0C35"/>
    <w:rsid w:val="005E0CA7"/>
    <w:rsid w:val="005E17B1"/>
    <w:rsid w:val="005E2E0D"/>
    <w:rsid w:val="005E3746"/>
    <w:rsid w:val="005E55E6"/>
    <w:rsid w:val="005E6E16"/>
    <w:rsid w:val="005F055F"/>
    <w:rsid w:val="005F0D59"/>
    <w:rsid w:val="005F206A"/>
    <w:rsid w:val="005F520F"/>
    <w:rsid w:val="005F542A"/>
    <w:rsid w:val="005F5B55"/>
    <w:rsid w:val="005F5D63"/>
    <w:rsid w:val="005F74C9"/>
    <w:rsid w:val="0060166F"/>
    <w:rsid w:val="006019AB"/>
    <w:rsid w:val="00601AE2"/>
    <w:rsid w:val="006026D7"/>
    <w:rsid w:val="006040B0"/>
    <w:rsid w:val="00605407"/>
    <w:rsid w:val="00605F4E"/>
    <w:rsid w:val="00607755"/>
    <w:rsid w:val="00607829"/>
    <w:rsid w:val="00611AC4"/>
    <w:rsid w:val="00612CE9"/>
    <w:rsid w:val="00613F1E"/>
    <w:rsid w:val="00614DDC"/>
    <w:rsid w:val="00615C80"/>
    <w:rsid w:val="00620970"/>
    <w:rsid w:val="006217F2"/>
    <w:rsid w:val="00622E08"/>
    <w:rsid w:val="006241A1"/>
    <w:rsid w:val="006249F9"/>
    <w:rsid w:val="00625637"/>
    <w:rsid w:val="006264F9"/>
    <w:rsid w:val="00630F0D"/>
    <w:rsid w:val="00631EE5"/>
    <w:rsid w:val="00632341"/>
    <w:rsid w:val="00632599"/>
    <w:rsid w:val="006340EC"/>
    <w:rsid w:val="00634114"/>
    <w:rsid w:val="0063436D"/>
    <w:rsid w:val="006352E7"/>
    <w:rsid w:val="0063752F"/>
    <w:rsid w:val="00637DBD"/>
    <w:rsid w:val="006411FA"/>
    <w:rsid w:val="00641536"/>
    <w:rsid w:val="00642389"/>
    <w:rsid w:val="00642494"/>
    <w:rsid w:val="00642D71"/>
    <w:rsid w:val="006434ED"/>
    <w:rsid w:val="006437D3"/>
    <w:rsid w:val="0064469D"/>
    <w:rsid w:val="00646568"/>
    <w:rsid w:val="00646B73"/>
    <w:rsid w:val="006473CE"/>
    <w:rsid w:val="00651047"/>
    <w:rsid w:val="0065458E"/>
    <w:rsid w:val="00656ECB"/>
    <w:rsid w:val="00657764"/>
    <w:rsid w:val="00661825"/>
    <w:rsid w:val="00661E9E"/>
    <w:rsid w:val="00662513"/>
    <w:rsid w:val="00667CEC"/>
    <w:rsid w:val="006701D9"/>
    <w:rsid w:val="0067021F"/>
    <w:rsid w:val="006717DE"/>
    <w:rsid w:val="00671896"/>
    <w:rsid w:val="00672029"/>
    <w:rsid w:val="006839E3"/>
    <w:rsid w:val="00684981"/>
    <w:rsid w:val="00684C20"/>
    <w:rsid w:val="00685CA7"/>
    <w:rsid w:val="00686128"/>
    <w:rsid w:val="0069053B"/>
    <w:rsid w:val="006920F1"/>
    <w:rsid w:val="00694827"/>
    <w:rsid w:val="00695933"/>
    <w:rsid w:val="00695C2D"/>
    <w:rsid w:val="0069660F"/>
    <w:rsid w:val="006966F1"/>
    <w:rsid w:val="006A1E7F"/>
    <w:rsid w:val="006A2233"/>
    <w:rsid w:val="006A2B83"/>
    <w:rsid w:val="006A4507"/>
    <w:rsid w:val="006A4756"/>
    <w:rsid w:val="006A58F6"/>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7110"/>
    <w:rsid w:val="006C7E41"/>
    <w:rsid w:val="006D00AC"/>
    <w:rsid w:val="006D065C"/>
    <w:rsid w:val="006D1561"/>
    <w:rsid w:val="006D45AE"/>
    <w:rsid w:val="006D4935"/>
    <w:rsid w:val="006D64F3"/>
    <w:rsid w:val="006D66E4"/>
    <w:rsid w:val="006E0CED"/>
    <w:rsid w:val="006E1F70"/>
    <w:rsid w:val="006E2919"/>
    <w:rsid w:val="006E44D5"/>
    <w:rsid w:val="006E5573"/>
    <w:rsid w:val="006E64A3"/>
    <w:rsid w:val="006E7947"/>
    <w:rsid w:val="006F64EC"/>
    <w:rsid w:val="00700F8C"/>
    <w:rsid w:val="00701FD7"/>
    <w:rsid w:val="00703C5F"/>
    <w:rsid w:val="007046A8"/>
    <w:rsid w:val="0070547D"/>
    <w:rsid w:val="0070561B"/>
    <w:rsid w:val="00705CF8"/>
    <w:rsid w:val="00707498"/>
    <w:rsid w:val="0071090E"/>
    <w:rsid w:val="0071509D"/>
    <w:rsid w:val="00715861"/>
    <w:rsid w:val="007175E8"/>
    <w:rsid w:val="00721A9B"/>
    <w:rsid w:val="00727669"/>
    <w:rsid w:val="00727BB0"/>
    <w:rsid w:val="00731CFE"/>
    <w:rsid w:val="007327B6"/>
    <w:rsid w:val="00732A5C"/>
    <w:rsid w:val="0073393F"/>
    <w:rsid w:val="0073443C"/>
    <w:rsid w:val="00737AAA"/>
    <w:rsid w:val="00737FA7"/>
    <w:rsid w:val="007404A4"/>
    <w:rsid w:val="007414A1"/>
    <w:rsid w:val="00742769"/>
    <w:rsid w:val="00743C99"/>
    <w:rsid w:val="00744257"/>
    <w:rsid w:val="007457E5"/>
    <w:rsid w:val="0074639D"/>
    <w:rsid w:val="00752798"/>
    <w:rsid w:val="007557EA"/>
    <w:rsid w:val="0075605A"/>
    <w:rsid w:val="0076157C"/>
    <w:rsid w:val="0076299A"/>
    <w:rsid w:val="0076340F"/>
    <w:rsid w:val="0076743B"/>
    <w:rsid w:val="0076750D"/>
    <w:rsid w:val="007679EB"/>
    <w:rsid w:val="00770369"/>
    <w:rsid w:val="0077287E"/>
    <w:rsid w:val="00774E0A"/>
    <w:rsid w:val="00774E0B"/>
    <w:rsid w:val="00775A57"/>
    <w:rsid w:val="00776637"/>
    <w:rsid w:val="007802A3"/>
    <w:rsid w:val="0078033B"/>
    <w:rsid w:val="007805D8"/>
    <w:rsid w:val="007813AA"/>
    <w:rsid w:val="0078228E"/>
    <w:rsid w:val="00783CBE"/>
    <w:rsid w:val="00785811"/>
    <w:rsid w:val="00786733"/>
    <w:rsid w:val="00790995"/>
    <w:rsid w:val="00792219"/>
    <w:rsid w:val="00792F06"/>
    <w:rsid w:val="00794C9E"/>
    <w:rsid w:val="00797664"/>
    <w:rsid w:val="00797E83"/>
    <w:rsid w:val="007A1BCF"/>
    <w:rsid w:val="007B103C"/>
    <w:rsid w:val="007B13E0"/>
    <w:rsid w:val="007B212C"/>
    <w:rsid w:val="007B2208"/>
    <w:rsid w:val="007B3FA8"/>
    <w:rsid w:val="007B5768"/>
    <w:rsid w:val="007B7276"/>
    <w:rsid w:val="007B744D"/>
    <w:rsid w:val="007C0882"/>
    <w:rsid w:val="007C255A"/>
    <w:rsid w:val="007C2D34"/>
    <w:rsid w:val="007C388C"/>
    <w:rsid w:val="007C451E"/>
    <w:rsid w:val="007C4D9C"/>
    <w:rsid w:val="007C6AD1"/>
    <w:rsid w:val="007C6DE6"/>
    <w:rsid w:val="007D2BFD"/>
    <w:rsid w:val="007D41AD"/>
    <w:rsid w:val="007D42F5"/>
    <w:rsid w:val="007D4312"/>
    <w:rsid w:val="007D4C25"/>
    <w:rsid w:val="007D6266"/>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60E7"/>
    <w:rsid w:val="00810F70"/>
    <w:rsid w:val="00813735"/>
    <w:rsid w:val="00813A02"/>
    <w:rsid w:val="00814C00"/>
    <w:rsid w:val="00815B6B"/>
    <w:rsid w:val="00816042"/>
    <w:rsid w:val="00817ABA"/>
    <w:rsid w:val="00823FEA"/>
    <w:rsid w:val="00825624"/>
    <w:rsid w:val="00825A69"/>
    <w:rsid w:val="00825B96"/>
    <w:rsid w:val="00831331"/>
    <w:rsid w:val="0083139C"/>
    <w:rsid w:val="008363AB"/>
    <w:rsid w:val="0083685B"/>
    <w:rsid w:val="008403DD"/>
    <w:rsid w:val="00843DC9"/>
    <w:rsid w:val="00845D6F"/>
    <w:rsid w:val="0084613B"/>
    <w:rsid w:val="00846B65"/>
    <w:rsid w:val="00847951"/>
    <w:rsid w:val="00854452"/>
    <w:rsid w:val="008545C4"/>
    <w:rsid w:val="00854A08"/>
    <w:rsid w:val="00854D87"/>
    <w:rsid w:val="0085540E"/>
    <w:rsid w:val="00855586"/>
    <w:rsid w:val="00855DB8"/>
    <w:rsid w:val="0086166A"/>
    <w:rsid w:val="00861DFB"/>
    <w:rsid w:val="00862B44"/>
    <w:rsid w:val="00863942"/>
    <w:rsid w:val="008642FF"/>
    <w:rsid w:val="008646FA"/>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A4D"/>
    <w:rsid w:val="00896228"/>
    <w:rsid w:val="008974B9"/>
    <w:rsid w:val="008A1368"/>
    <w:rsid w:val="008A13B3"/>
    <w:rsid w:val="008A17EC"/>
    <w:rsid w:val="008A1C3B"/>
    <w:rsid w:val="008A6F43"/>
    <w:rsid w:val="008B01C9"/>
    <w:rsid w:val="008B02EB"/>
    <w:rsid w:val="008B0AB5"/>
    <w:rsid w:val="008B1975"/>
    <w:rsid w:val="008B34F6"/>
    <w:rsid w:val="008B3D52"/>
    <w:rsid w:val="008B467A"/>
    <w:rsid w:val="008B4D02"/>
    <w:rsid w:val="008B5F5A"/>
    <w:rsid w:val="008B7EC9"/>
    <w:rsid w:val="008C2E38"/>
    <w:rsid w:val="008C7598"/>
    <w:rsid w:val="008D25E1"/>
    <w:rsid w:val="008D2743"/>
    <w:rsid w:val="008D2C94"/>
    <w:rsid w:val="008D3847"/>
    <w:rsid w:val="008D477F"/>
    <w:rsid w:val="008E5E4B"/>
    <w:rsid w:val="008E7196"/>
    <w:rsid w:val="008E7950"/>
    <w:rsid w:val="008F04D7"/>
    <w:rsid w:val="008F075C"/>
    <w:rsid w:val="008F19FA"/>
    <w:rsid w:val="008F1B4C"/>
    <w:rsid w:val="008F4CF0"/>
    <w:rsid w:val="008F5326"/>
    <w:rsid w:val="008F613D"/>
    <w:rsid w:val="008F6569"/>
    <w:rsid w:val="009004B0"/>
    <w:rsid w:val="009040A2"/>
    <w:rsid w:val="009044A0"/>
    <w:rsid w:val="0090529E"/>
    <w:rsid w:val="0090597A"/>
    <w:rsid w:val="00906B16"/>
    <w:rsid w:val="00907EC0"/>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242B"/>
    <w:rsid w:val="00933C1F"/>
    <w:rsid w:val="00934515"/>
    <w:rsid w:val="009360E7"/>
    <w:rsid w:val="00936332"/>
    <w:rsid w:val="009375BF"/>
    <w:rsid w:val="00937CCD"/>
    <w:rsid w:val="009406B1"/>
    <w:rsid w:val="00940795"/>
    <w:rsid w:val="0094110E"/>
    <w:rsid w:val="00941D6B"/>
    <w:rsid w:val="0094251F"/>
    <w:rsid w:val="00942E4E"/>
    <w:rsid w:val="00943385"/>
    <w:rsid w:val="00943423"/>
    <w:rsid w:val="009456BF"/>
    <w:rsid w:val="00945FAB"/>
    <w:rsid w:val="00946D27"/>
    <w:rsid w:val="00947335"/>
    <w:rsid w:val="00951E00"/>
    <w:rsid w:val="00955B85"/>
    <w:rsid w:val="00955EA3"/>
    <w:rsid w:val="00957121"/>
    <w:rsid w:val="00957A90"/>
    <w:rsid w:val="0096061C"/>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45B2"/>
    <w:rsid w:val="0098469F"/>
    <w:rsid w:val="009851D3"/>
    <w:rsid w:val="00986F91"/>
    <w:rsid w:val="00986FBB"/>
    <w:rsid w:val="009878BC"/>
    <w:rsid w:val="00987C25"/>
    <w:rsid w:val="00990A94"/>
    <w:rsid w:val="00991094"/>
    <w:rsid w:val="009917F0"/>
    <w:rsid w:val="00995159"/>
    <w:rsid w:val="00996919"/>
    <w:rsid w:val="00997750"/>
    <w:rsid w:val="009A0329"/>
    <w:rsid w:val="009A402C"/>
    <w:rsid w:val="009A459F"/>
    <w:rsid w:val="009A608D"/>
    <w:rsid w:val="009A62DE"/>
    <w:rsid w:val="009A68BB"/>
    <w:rsid w:val="009A731F"/>
    <w:rsid w:val="009A7FE3"/>
    <w:rsid w:val="009B3495"/>
    <w:rsid w:val="009B4772"/>
    <w:rsid w:val="009B47C4"/>
    <w:rsid w:val="009B5454"/>
    <w:rsid w:val="009C020B"/>
    <w:rsid w:val="009C1021"/>
    <w:rsid w:val="009C4477"/>
    <w:rsid w:val="009C49C6"/>
    <w:rsid w:val="009C5B40"/>
    <w:rsid w:val="009C5E98"/>
    <w:rsid w:val="009C715F"/>
    <w:rsid w:val="009D0608"/>
    <w:rsid w:val="009D1F04"/>
    <w:rsid w:val="009D3310"/>
    <w:rsid w:val="009D36BF"/>
    <w:rsid w:val="009D3EAA"/>
    <w:rsid w:val="009D7432"/>
    <w:rsid w:val="009E1222"/>
    <w:rsid w:val="009E28A2"/>
    <w:rsid w:val="009E353A"/>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228F0"/>
    <w:rsid w:val="00A26009"/>
    <w:rsid w:val="00A26AED"/>
    <w:rsid w:val="00A27F8B"/>
    <w:rsid w:val="00A30D6E"/>
    <w:rsid w:val="00A35ECA"/>
    <w:rsid w:val="00A37730"/>
    <w:rsid w:val="00A4054D"/>
    <w:rsid w:val="00A40CD0"/>
    <w:rsid w:val="00A41804"/>
    <w:rsid w:val="00A419A0"/>
    <w:rsid w:val="00A43B34"/>
    <w:rsid w:val="00A47182"/>
    <w:rsid w:val="00A47C19"/>
    <w:rsid w:val="00A502BA"/>
    <w:rsid w:val="00A522A9"/>
    <w:rsid w:val="00A538BF"/>
    <w:rsid w:val="00A53BBF"/>
    <w:rsid w:val="00A540D6"/>
    <w:rsid w:val="00A54DCF"/>
    <w:rsid w:val="00A55DD0"/>
    <w:rsid w:val="00A60033"/>
    <w:rsid w:val="00A60362"/>
    <w:rsid w:val="00A61D59"/>
    <w:rsid w:val="00A62189"/>
    <w:rsid w:val="00A67732"/>
    <w:rsid w:val="00A67DA3"/>
    <w:rsid w:val="00A7110B"/>
    <w:rsid w:val="00A72467"/>
    <w:rsid w:val="00A7331C"/>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BA5"/>
    <w:rsid w:val="00A95526"/>
    <w:rsid w:val="00A95BFD"/>
    <w:rsid w:val="00AA5568"/>
    <w:rsid w:val="00AA7467"/>
    <w:rsid w:val="00AA7FDE"/>
    <w:rsid w:val="00AB1498"/>
    <w:rsid w:val="00AB34F6"/>
    <w:rsid w:val="00AB4155"/>
    <w:rsid w:val="00AB4DD7"/>
    <w:rsid w:val="00AB64CA"/>
    <w:rsid w:val="00AB7943"/>
    <w:rsid w:val="00AC1CE9"/>
    <w:rsid w:val="00AC3ED4"/>
    <w:rsid w:val="00AC6D49"/>
    <w:rsid w:val="00AC71E3"/>
    <w:rsid w:val="00AD384D"/>
    <w:rsid w:val="00AD6039"/>
    <w:rsid w:val="00AD669B"/>
    <w:rsid w:val="00AD6DE3"/>
    <w:rsid w:val="00AD709D"/>
    <w:rsid w:val="00AE362D"/>
    <w:rsid w:val="00AE526B"/>
    <w:rsid w:val="00AE6574"/>
    <w:rsid w:val="00AE6972"/>
    <w:rsid w:val="00AE790B"/>
    <w:rsid w:val="00AF1BFB"/>
    <w:rsid w:val="00AF2698"/>
    <w:rsid w:val="00AF4BCF"/>
    <w:rsid w:val="00AF5925"/>
    <w:rsid w:val="00AF5A74"/>
    <w:rsid w:val="00AF7394"/>
    <w:rsid w:val="00B019AF"/>
    <w:rsid w:val="00B03487"/>
    <w:rsid w:val="00B061BA"/>
    <w:rsid w:val="00B076C9"/>
    <w:rsid w:val="00B10411"/>
    <w:rsid w:val="00B12C37"/>
    <w:rsid w:val="00B12C82"/>
    <w:rsid w:val="00B172C9"/>
    <w:rsid w:val="00B203B9"/>
    <w:rsid w:val="00B23520"/>
    <w:rsid w:val="00B24A45"/>
    <w:rsid w:val="00B2539F"/>
    <w:rsid w:val="00B259CF"/>
    <w:rsid w:val="00B2609E"/>
    <w:rsid w:val="00B26572"/>
    <w:rsid w:val="00B2695A"/>
    <w:rsid w:val="00B30F78"/>
    <w:rsid w:val="00B35292"/>
    <w:rsid w:val="00B36F3C"/>
    <w:rsid w:val="00B377EB"/>
    <w:rsid w:val="00B378A7"/>
    <w:rsid w:val="00B37A92"/>
    <w:rsid w:val="00B4127F"/>
    <w:rsid w:val="00B425EF"/>
    <w:rsid w:val="00B43C1A"/>
    <w:rsid w:val="00B45947"/>
    <w:rsid w:val="00B46762"/>
    <w:rsid w:val="00B46C48"/>
    <w:rsid w:val="00B47D1D"/>
    <w:rsid w:val="00B5229E"/>
    <w:rsid w:val="00B536F9"/>
    <w:rsid w:val="00B55EAD"/>
    <w:rsid w:val="00B5653E"/>
    <w:rsid w:val="00B61612"/>
    <w:rsid w:val="00B62593"/>
    <w:rsid w:val="00B6454D"/>
    <w:rsid w:val="00B6545D"/>
    <w:rsid w:val="00B66F5A"/>
    <w:rsid w:val="00B724E3"/>
    <w:rsid w:val="00B7717C"/>
    <w:rsid w:val="00B77454"/>
    <w:rsid w:val="00B81B9B"/>
    <w:rsid w:val="00B81BA2"/>
    <w:rsid w:val="00B8251E"/>
    <w:rsid w:val="00B84699"/>
    <w:rsid w:val="00B848A4"/>
    <w:rsid w:val="00B84C8F"/>
    <w:rsid w:val="00B8683A"/>
    <w:rsid w:val="00B8693C"/>
    <w:rsid w:val="00B87CD0"/>
    <w:rsid w:val="00B91CDB"/>
    <w:rsid w:val="00B92AED"/>
    <w:rsid w:val="00B94282"/>
    <w:rsid w:val="00B959BA"/>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E03CC"/>
    <w:rsid w:val="00BE22EB"/>
    <w:rsid w:val="00BE3014"/>
    <w:rsid w:val="00BE33DA"/>
    <w:rsid w:val="00BE3DAD"/>
    <w:rsid w:val="00BE46B1"/>
    <w:rsid w:val="00BE4CDA"/>
    <w:rsid w:val="00BE5A99"/>
    <w:rsid w:val="00BE7124"/>
    <w:rsid w:val="00BE77C0"/>
    <w:rsid w:val="00BF0013"/>
    <w:rsid w:val="00BF0A94"/>
    <w:rsid w:val="00BF11C9"/>
    <w:rsid w:val="00BF4D0C"/>
    <w:rsid w:val="00BF7552"/>
    <w:rsid w:val="00BF7E4C"/>
    <w:rsid w:val="00C00F18"/>
    <w:rsid w:val="00C01611"/>
    <w:rsid w:val="00C038C5"/>
    <w:rsid w:val="00C05387"/>
    <w:rsid w:val="00C06D69"/>
    <w:rsid w:val="00C072E1"/>
    <w:rsid w:val="00C07F22"/>
    <w:rsid w:val="00C115FB"/>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C58"/>
    <w:rsid w:val="00C34C95"/>
    <w:rsid w:val="00C358CD"/>
    <w:rsid w:val="00C371AA"/>
    <w:rsid w:val="00C4154F"/>
    <w:rsid w:val="00C418D5"/>
    <w:rsid w:val="00C423B0"/>
    <w:rsid w:val="00C43F48"/>
    <w:rsid w:val="00C43FD9"/>
    <w:rsid w:val="00C46128"/>
    <w:rsid w:val="00C46591"/>
    <w:rsid w:val="00C47A25"/>
    <w:rsid w:val="00C50777"/>
    <w:rsid w:val="00C53801"/>
    <w:rsid w:val="00C5426B"/>
    <w:rsid w:val="00C5568D"/>
    <w:rsid w:val="00C5593D"/>
    <w:rsid w:val="00C56F34"/>
    <w:rsid w:val="00C604B2"/>
    <w:rsid w:val="00C63FD1"/>
    <w:rsid w:val="00C64AEE"/>
    <w:rsid w:val="00C6546E"/>
    <w:rsid w:val="00C6607F"/>
    <w:rsid w:val="00C705DE"/>
    <w:rsid w:val="00C7225C"/>
    <w:rsid w:val="00C74007"/>
    <w:rsid w:val="00C7567E"/>
    <w:rsid w:val="00C75CB6"/>
    <w:rsid w:val="00C762C0"/>
    <w:rsid w:val="00C769C7"/>
    <w:rsid w:val="00C76A02"/>
    <w:rsid w:val="00C77318"/>
    <w:rsid w:val="00C81017"/>
    <w:rsid w:val="00C84DCF"/>
    <w:rsid w:val="00C856A2"/>
    <w:rsid w:val="00C85D8E"/>
    <w:rsid w:val="00C87EE6"/>
    <w:rsid w:val="00C9249C"/>
    <w:rsid w:val="00C952A8"/>
    <w:rsid w:val="00C96571"/>
    <w:rsid w:val="00C97DC4"/>
    <w:rsid w:val="00CA27EF"/>
    <w:rsid w:val="00CA3B3B"/>
    <w:rsid w:val="00CA4C68"/>
    <w:rsid w:val="00CA5E48"/>
    <w:rsid w:val="00CA5F42"/>
    <w:rsid w:val="00CA6690"/>
    <w:rsid w:val="00CB4770"/>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D004D2"/>
    <w:rsid w:val="00D00906"/>
    <w:rsid w:val="00D01241"/>
    <w:rsid w:val="00D0362C"/>
    <w:rsid w:val="00D036A9"/>
    <w:rsid w:val="00D05156"/>
    <w:rsid w:val="00D0583B"/>
    <w:rsid w:val="00D06175"/>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2C15"/>
    <w:rsid w:val="00D33AC2"/>
    <w:rsid w:val="00D35A05"/>
    <w:rsid w:val="00D41BC4"/>
    <w:rsid w:val="00D43824"/>
    <w:rsid w:val="00D45825"/>
    <w:rsid w:val="00D47004"/>
    <w:rsid w:val="00D50487"/>
    <w:rsid w:val="00D5130C"/>
    <w:rsid w:val="00D5148D"/>
    <w:rsid w:val="00D52437"/>
    <w:rsid w:val="00D5342A"/>
    <w:rsid w:val="00D550BB"/>
    <w:rsid w:val="00D556F5"/>
    <w:rsid w:val="00D56AB3"/>
    <w:rsid w:val="00D603F1"/>
    <w:rsid w:val="00D610A8"/>
    <w:rsid w:val="00D61377"/>
    <w:rsid w:val="00D62364"/>
    <w:rsid w:val="00D63CE9"/>
    <w:rsid w:val="00D673D3"/>
    <w:rsid w:val="00D67D4A"/>
    <w:rsid w:val="00D721CB"/>
    <w:rsid w:val="00D7243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7A4B"/>
    <w:rsid w:val="00D97CD4"/>
    <w:rsid w:val="00DA0A24"/>
    <w:rsid w:val="00DA0BAD"/>
    <w:rsid w:val="00DA16BA"/>
    <w:rsid w:val="00DA4C04"/>
    <w:rsid w:val="00DA532D"/>
    <w:rsid w:val="00DA5FDE"/>
    <w:rsid w:val="00DA7F6D"/>
    <w:rsid w:val="00DB16E5"/>
    <w:rsid w:val="00DB3165"/>
    <w:rsid w:val="00DB54FE"/>
    <w:rsid w:val="00DB5B3F"/>
    <w:rsid w:val="00DB5C21"/>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D11E5"/>
    <w:rsid w:val="00DD134A"/>
    <w:rsid w:val="00DD16D7"/>
    <w:rsid w:val="00DD1E20"/>
    <w:rsid w:val="00DD2775"/>
    <w:rsid w:val="00DD4A16"/>
    <w:rsid w:val="00DD50D2"/>
    <w:rsid w:val="00DD54D2"/>
    <w:rsid w:val="00DD72A6"/>
    <w:rsid w:val="00DE184F"/>
    <w:rsid w:val="00DE2203"/>
    <w:rsid w:val="00DE4B04"/>
    <w:rsid w:val="00DE5A08"/>
    <w:rsid w:val="00DE7D3B"/>
    <w:rsid w:val="00DF19E6"/>
    <w:rsid w:val="00DF211F"/>
    <w:rsid w:val="00DF22F2"/>
    <w:rsid w:val="00DF2489"/>
    <w:rsid w:val="00DF66DB"/>
    <w:rsid w:val="00DF6BCB"/>
    <w:rsid w:val="00DF6C74"/>
    <w:rsid w:val="00E01712"/>
    <w:rsid w:val="00E02FF2"/>
    <w:rsid w:val="00E033D5"/>
    <w:rsid w:val="00E03442"/>
    <w:rsid w:val="00E058BF"/>
    <w:rsid w:val="00E12EAB"/>
    <w:rsid w:val="00E1515A"/>
    <w:rsid w:val="00E15253"/>
    <w:rsid w:val="00E15470"/>
    <w:rsid w:val="00E2395C"/>
    <w:rsid w:val="00E23D6E"/>
    <w:rsid w:val="00E25D2B"/>
    <w:rsid w:val="00E26404"/>
    <w:rsid w:val="00E26B2F"/>
    <w:rsid w:val="00E305EE"/>
    <w:rsid w:val="00E30F02"/>
    <w:rsid w:val="00E33B8A"/>
    <w:rsid w:val="00E3508A"/>
    <w:rsid w:val="00E36B40"/>
    <w:rsid w:val="00E37692"/>
    <w:rsid w:val="00E40A2F"/>
    <w:rsid w:val="00E4199B"/>
    <w:rsid w:val="00E41C00"/>
    <w:rsid w:val="00E435DE"/>
    <w:rsid w:val="00E43EAB"/>
    <w:rsid w:val="00E440AB"/>
    <w:rsid w:val="00E5121D"/>
    <w:rsid w:val="00E512EE"/>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4EEB"/>
    <w:rsid w:val="00E96A60"/>
    <w:rsid w:val="00E97212"/>
    <w:rsid w:val="00EA06A1"/>
    <w:rsid w:val="00EA0A7E"/>
    <w:rsid w:val="00EA1286"/>
    <w:rsid w:val="00EA1DF3"/>
    <w:rsid w:val="00EA2169"/>
    <w:rsid w:val="00EA450A"/>
    <w:rsid w:val="00EA58BA"/>
    <w:rsid w:val="00EA690C"/>
    <w:rsid w:val="00EA6ABD"/>
    <w:rsid w:val="00EA7F77"/>
    <w:rsid w:val="00EA7FA4"/>
    <w:rsid w:val="00EB3932"/>
    <w:rsid w:val="00EB3B02"/>
    <w:rsid w:val="00EB4621"/>
    <w:rsid w:val="00EB57D6"/>
    <w:rsid w:val="00EB6D35"/>
    <w:rsid w:val="00EB7EAD"/>
    <w:rsid w:val="00EC0881"/>
    <w:rsid w:val="00EC11FF"/>
    <w:rsid w:val="00EC3AA2"/>
    <w:rsid w:val="00EC3C6E"/>
    <w:rsid w:val="00EC3D6E"/>
    <w:rsid w:val="00EC460D"/>
    <w:rsid w:val="00EC7013"/>
    <w:rsid w:val="00EC7BF9"/>
    <w:rsid w:val="00ED587E"/>
    <w:rsid w:val="00ED6A90"/>
    <w:rsid w:val="00EE0CFD"/>
    <w:rsid w:val="00EE1292"/>
    <w:rsid w:val="00EE4C81"/>
    <w:rsid w:val="00EE4D5E"/>
    <w:rsid w:val="00EE52A5"/>
    <w:rsid w:val="00EE59EE"/>
    <w:rsid w:val="00EE6C10"/>
    <w:rsid w:val="00EE7619"/>
    <w:rsid w:val="00EF44BF"/>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956205-F17D-A74F-AC9B-F0ABF8153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28821</Words>
  <Characters>164285</Characters>
  <Application>Microsoft Macintosh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8-08-08T16:04:00Z</dcterms:created>
  <dcterms:modified xsi:type="dcterms:W3CDTF">2018-08-0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